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683AF226" w:rsidR="00F875A3" w:rsidRDefault="00F875A3" w:rsidP="00E47A20">
      <w:pPr>
        <w:pStyle w:val="Heading1"/>
      </w:pPr>
      <w:r>
        <w:t>Reinforcement Learning and ABM for Traffic Signal Control: A Literature Review</w:t>
      </w:r>
    </w:p>
    <w:p w14:paraId="62B41CC2" w14:textId="13942940" w:rsidR="00F875A3" w:rsidRDefault="00F875A3" w:rsidP="009D4D9F">
      <w:pPr>
        <w:pStyle w:val="Heading2"/>
      </w:pPr>
      <w:r>
        <w:t xml:space="preserve"> 1. Introduction:</w:t>
      </w:r>
      <w:r w:rsidR="000D60FE">
        <w:t xml:space="preserve"> </w:t>
      </w:r>
    </w:p>
    <w:p w14:paraId="61485649" w14:textId="6D7295BB" w:rsidR="00F875A3" w:rsidRDefault="00F875A3" w:rsidP="00F875A3">
      <w:r>
        <w:t xml:space="preserve">Traffic congestion is one of the most common and vexing issues in modern cities. It not only results in </w:t>
      </w:r>
      <w:r w:rsidR="009D4D9F">
        <w:t>significant</w:t>
      </w:r>
      <w:r>
        <w:t xml:space="preserve"> time wastage but also increases carbon emissions, thereby negatively impacting the environment, which conflicts with UN Sustainable Development </w:t>
      </w:r>
      <w:r w:rsidR="004F6CBB">
        <w:t>Goals (</w:t>
      </w:r>
      <w:r>
        <w:t xml:space="preserve">[Goal </w:t>
      </w:r>
      <w:r w:rsidR="004F6CBB">
        <w:t>11] (</w:t>
      </w:r>
      <w:r>
        <w:t>https://www.un.org/sustainabledevelopment/cities/)).</w:t>
      </w:r>
      <w:r w:rsidR="00EF326A" w:rsidRPr="00EF326A">
        <w:t xml:space="preserve"> According to a previous inquiry ‘Transport and the Economy’, the rising cost of congestion would cost the UK economy an extra £22 billion per annum by 2025</w:t>
      </w:r>
      <w:r w:rsidR="001F18C0">
        <w:fldChar w:fldCharType="begin"/>
      </w:r>
      <w:r w:rsidR="001F18C0">
        <w:instrText xml:space="preserve"> ADDIN ZOTERO_ITEM CSL_CITATION {"citationID":"cLPG0JX9","properties":{"formattedCitation":"(\\uc0\\u8216{}GOVERNMENT CAN DO MORE TO TACKLE CONGESTION ON UK ROADS, SAY MPS\\uc0\\u8217{}, 2011)","plainCitation":"(‘GOVERNMENT CAN DO MORE TO TACKLE CONGESTION ON UK ROADS, SAY MPS’, 2011)","noteIndex":0},"citationItems":[{"id":157,"uris":["http://zotero.org/users/local/UhCt8Rje/items/SIV9XGBX"],"itemData":{"id":157,"type":"article-journal","container-title":"States News Service","note":"publisher: States News Service","title":"GOVERNMENT CAN DO MORE TO TACKLE CONGESTION ON UK ROADS, SAY MPS","issued":{"date-parts":[["2011"]]}}}],"schema":"https://github.com/citation-style-language/schema/raw/master/csl-citation.json"} </w:instrText>
      </w:r>
      <w:r w:rsidR="001F18C0">
        <w:fldChar w:fldCharType="separate"/>
      </w:r>
      <w:r w:rsidR="001F18C0" w:rsidRPr="001F18C0">
        <w:rPr>
          <w:rFonts w:ascii="等线" w:eastAsia="等线" w:hAnsi="等线" w:cs="Times New Roman"/>
          <w:kern w:val="0"/>
          <w:szCs w:val="24"/>
        </w:rPr>
        <w:t>(‘GOVERNMENT CAN DO MORE TO TACKLE CONGESTION ON UK ROADS, SAY MPS’, 2011)</w:t>
      </w:r>
      <w:r w:rsidR="001F18C0">
        <w:fldChar w:fldCharType="end"/>
      </w:r>
      <w:r w:rsidR="00EF326A">
        <w:t xml:space="preserve">. </w:t>
      </w:r>
    </w:p>
    <w:p w14:paraId="70298A64" w14:textId="430E3733" w:rsidR="00F875A3" w:rsidRDefault="00F875A3" w:rsidP="00F875A3">
      <w:r>
        <w:t>Control of traffic signals in the existing traffic network can effectively reduce traffic congestion and even reduce fuel consumption and financial expenditures</w:t>
      </w:r>
      <w:r w:rsidR="0000607F">
        <w:t xml:space="preserve">, which claimed by Sunkari in his </w:t>
      </w:r>
      <w:r w:rsidR="00101190">
        <w:t>journal article</w:t>
      </w:r>
      <w:r w:rsidR="0000607F">
        <w:t xml:space="preserve">. </w:t>
      </w:r>
      <w:r w:rsidR="00C700D4">
        <w:t>The project</w:t>
      </w:r>
      <w:r w:rsidR="006A1932">
        <w:t xml:space="preserve"> </w:t>
      </w:r>
      <w:r w:rsidR="007E1DC4">
        <w:fldChar w:fldCharType="begin"/>
      </w:r>
      <w:r w:rsidR="00217E60">
        <w:instrText xml:space="preserve"> ADDIN ZOTERO_ITEM CSL_CITATION {"citationID":"lnO7U4om","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7E1DC4">
        <w:fldChar w:fldCharType="separate"/>
      </w:r>
      <w:r w:rsidR="00883993" w:rsidRPr="00883993">
        <w:rPr>
          <w:rFonts w:ascii="等线" w:eastAsia="等线" w:hAnsi="等线"/>
        </w:rPr>
        <w:t>(Sunkari, 2004)</w:t>
      </w:r>
      <w:r w:rsidR="007E1DC4">
        <w:fldChar w:fldCharType="end"/>
      </w:r>
      <w:r>
        <w:t xml:space="preserve"> on San Jose Boulevard in Jacksonville, FL, reduced average arterial delay by 35%, result in estimated annual fuel savings of 65,000 gallons and overall </w:t>
      </w:r>
      <w:r w:rsidR="009D4D9F">
        <w:t>annual</w:t>
      </w:r>
      <w:r>
        <w:t xml:space="preserve"> cost savings of $2.5 </w:t>
      </w:r>
      <w:r w:rsidR="009D4D9F">
        <w:t>million (</w:t>
      </w:r>
      <w:r>
        <w:t xml:space="preserve">2001).  Another </w:t>
      </w:r>
      <w:r w:rsidR="00C700D4">
        <w:t>project</w:t>
      </w:r>
      <w:r w:rsidR="006A1932">
        <w:t xml:space="preserve"> </w:t>
      </w:r>
      <w:r w:rsidR="00C700D4">
        <w:fldChar w:fldCharType="begin"/>
      </w:r>
      <w:r w:rsidR="00217E60">
        <w:instrText xml:space="preserve"> ADDIN ZOTERO_ITEM CSL_CITATION {"citationID":"IF5HIH0l","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C700D4">
        <w:fldChar w:fldCharType="separate"/>
      </w:r>
      <w:r w:rsidR="00C700D4" w:rsidRPr="00883993">
        <w:rPr>
          <w:rFonts w:ascii="等线" w:eastAsia="等线" w:hAnsi="等线"/>
        </w:rPr>
        <w:t>(Sunkari, 2004)</w:t>
      </w:r>
      <w:r w:rsidR="00C700D4">
        <w:fldChar w:fldCharType="end"/>
      </w:r>
      <w:r>
        <w:t xml:space="preserve"> in Burlington, Canada, re</w:t>
      </w:r>
      <w:r w:rsidR="009D4D9F">
        <w:rPr>
          <w:rFonts w:hint="eastAsia"/>
        </w:rPr>
        <w:t>-</w:t>
      </w:r>
      <w:r>
        <w:t xml:space="preserve">managed the signal pattern in 62 intersections, observed 7% savings in </w:t>
      </w:r>
      <w:r w:rsidR="009D4D9F">
        <w:t>travel</w:t>
      </w:r>
      <w:r>
        <w:t xml:space="preserve"> time, 6% savings in fuel consumption. And this project demonstrated an annual savings of $1.06 million for delays and fuel consumption </w:t>
      </w:r>
      <w:r w:rsidR="009D4D9F">
        <w:t>alone (</w:t>
      </w:r>
      <w:r>
        <w:t xml:space="preserve">2001). </w:t>
      </w:r>
    </w:p>
    <w:p w14:paraId="606DE8AD" w14:textId="0301CAA5" w:rsidR="00F875A3" w:rsidRDefault="00EF326A" w:rsidP="00F875A3">
      <w:r>
        <w:t>To find out more about the traffic signal pattern with more efficient, this article will try to use mulit-agent-based model and reinforcement learning</w:t>
      </w:r>
      <w:r w:rsidR="0039241C">
        <w:t xml:space="preserve"> methods</w:t>
      </w:r>
      <w:r>
        <w:t xml:space="preserve"> to help release the traffic pressure. </w:t>
      </w:r>
    </w:p>
    <w:p w14:paraId="3098350B" w14:textId="2C54F55B" w:rsidR="00F875A3" w:rsidRDefault="00F875A3" w:rsidP="00D42F9C">
      <w:pPr>
        <w:pStyle w:val="Heading2"/>
      </w:pPr>
      <w:r>
        <w:t xml:space="preserve"> 2. Basics of Reinforcement Learning and ABM:</w:t>
      </w:r>
    </w:p>
    <w:p w14:paraId="5A37C062" w14:textId="77777777" w:rsidR="00F875A3" w:rsidRDefault="00F875A3" w:rsidP="00F875A3">
      <w:r>
        <w:t>(Discuss the key concepts in reinforcement learning and ABM.)</w:t>
      </w:r>
    </w:p>
    <w:p w14:paraId="3924BF73" w14:textId="44F5FF6E" w:rsidR="00C37BD5" w:rsidRDefault="00C37BD5" w:rsidP="00C37BD5">
      <w:r>
        <w:t>Agent-Based Modeling (ABM) is a computational modeling paradigm that simulates the actions and interactions of individual entities, known as agents, within a system to assess their effects on the system as a whole. In the context of traffic simulation, an agent could represent a vehicle, pedestrian, or traffic signal, each with its own attributes, objectives, and decision-making rules. The power of ABM lies in its ability to model complex systems from the ground up, capturing emergent phenomena that result from the interactions of individual agents.</w:t>
      </w:r>
    </w:p>
    <w:p w14:paraId="6A1EAD50" w14:textId="24DC5A1D" w:rsidR="00C37BD5" w:rsidRDefault="00C37BD5" w:rsidP="00C37BD5">
      <w:r>
        <w:t>Reinforcement Learning (RL)</w:t>
      </w:r>
      <w:r w:rsidR="00BE13F9">
        <w:t xml:space="preserve"> </w:t>
      </w:r>
      <w:r>
        <w:t>is a type of machine learning where an agent learns to make decisions by interacting with an environment. The agent performs actions, receives feedback in the form of rewards or punishments, and adjusts its decisions to maximize the cumulative reward over time. The learning process is guided by the concepts of exploration (trying out new actions) and exploitation (repeating actions that led to high rewards in the past).</w:t>
      </w:r>
    </w:p>
    <w:p w14:paraId="307423D0" w14:textId="43394876" w:rsidR="00C37BD5" w:rsidRDefault="00C37BD5" w:rsidP="00C37BD5">
      <w:r>
        <w:t xml:space="preserve">In the realm of traffic simulation, RL can be employed to optimize traffic signal timings, </w:t>
      </w:r>
      <w:r>
        <w:lastRenderedPageBreak/>
        <w:t>route choices, and other operational decisions. For instance, an RL algorithm could learn the optimal traffic signal timings that minimize overall travel time or congestion, based on the feedback received from the simulated traffic conditions. By combining ABM's realistic modeling of traffic flows with RL's ability to learn from interactions, we can potentially develop highly efficient and adaptive traffic management systems.</w:t>
      </w:r>
    </w:p>
    <w:p w14:paraId="0C834E91" w14:textId="52556818" w:rsidR="00F875A3" w:rsidRDefault="00C37BD5" w:rsidP="00F875A3">
      <w:r>
        <w:t>The following sections will discuss in detail the application of these two paradigms in traffic simulation, focusing on notable studies and their findings.</w:t>
      </w:r>
    </w:p>
    <w:p w14:paraId="09A511B0" w14:textId="491E737D" w:rsidR="00F875A3" w:rsidRDefault="00F875A3" w:rsidP="00B1785D">
      <w:pPr>
        <w:pStyle w:val="Heading2"/>
      </w:pPr>
      <w:r>
        <w:t xml:space="preserve"> 3. Application in Traffic Signal Control:</w:t>
      </w:r>
    </w:p>
    <w:p w14:paraId="1CA43C38" w14:textId="5B47D0F0" w:rsidR="00F875A3" w:rsidRDefault="00F875A3" w:rsidP="00F875A3">
      <w:r>
        <w:t>(Provide a detailed account of the</w:t>
      </w:r>
      <w:r w:rsidR="00D42F9C">
        <w:t xml:space="preserve"> </w:t>
      </w:r>
      <w:r w:rsidR="00D42F9C">
        <w:rPr>
          <w:rFonts w:hint="eastAsia"/>
        </w:rPr>
        <w:t>research</w:t>
      </w:r>
      <w:r w:rsidR="001D2E1F">
        <w:t xml:space="preserve"> or</w:t>
      </w:r>
      <w:r>
        <w:t xml:space="preserve"> applications of reinforcement learning and </w:t>
      </w:r>
      <w:r w:rsidR="00E4479C">
        <w:t>ABM</w:t>
      </w:r>
      <w:r>
        <w:t xml:space="preserve"> in traffic signal control.)</w:t>
      </w:r>
    </w:p>
    <w:p w14:paraId="5F928E08" w14:textId="3F4E78A3" w:rsidR="00D7380D" w:rsidRDefault="00F3186E" w:rsidP="00D7380D">
      <w:r>
        <w:rPr>
          <w:rFonts w:hint="eastAsia"/>
        </w:rPr>
        <w:t>T</w:t>
      </w:r>
      <w:r w:rsidR="002247DF" w:rsidRPr="002247DF">
        <w:t>here have been many related studies to optimize the traffic signal patterns</w:t>
      </w:r>
      <w:r w:rsidR="009E3171">
        <w:t xml:space="preserve"> and t</w:t>
      </w:r>
      <w:r w:rsidR="00D7380D">
        <w:t>here are many ways to optimize the</w:t>
      </w:r>
      <w:r w:rsidR="00C42091">
        <w:t xml:space="preserve"> signal</w:t>
      </w:r>
      <w:r w:rsidR="00D7380D">
        <w:t xml:space="preserve"> pattern to achieve the 11th UN Sustainable Development Goal</w:t>
      </w:r>
      <w:r w:rsidR="00DA6A6A">
        <w:t>. M</w:t>
      </w:r>
      <w:r w:rsidR="00D7380D">
        <w:t xml:space="preserve">any researchers have made their contribution in this area. Most </w:t>
      </w:r>
      <w:r w:rsidR="004F6CBB">
        <w:t>research</w:t>
      </w:r>
      <w:r w:rsidR="00D7380D">
        <w:t xml:space="preserve"> mainly </w:t>
      </w:r>
      <w:r w:rsidR="004F6CBB">
        <w:t>has</w:t>
      </w:r>
      <w:r w:rsidR="00D7380D">
        <w:t xml:space="preserve"> three parts in their methodology. The first part is simulating the urban traffic system by using some methods, the second part is using different methods to investigate the best proper pattern of the traffic signal and the third part of is how to evaluate these methods and how extend it can integrate to the current traffic system. </w:t>
      </w:r>
    </w:p>
    <w:p w14:paraId="145FB328" w14:textId="4FD7C376" w:rsidR="00D7380D" w:rsidRDefault="00A643CC" w:rsidP="00D7380D">
      <w:r>
        <w:t xml:space="preserve">For the first part, </w:t>
      </w:r>
      <w:r w:rsidR="00D7380D">
        <w:t xml:space="preserve">In the context of traffic simulation, ABM (Agent-based model) enables us to model the intricate interactions between different road users - motorists, pedestrians, cyclists, public transportation vehicles, etc., as well as the interaction of these users with traffic control measures such as traffic lights. </w:t>
      </w:r>
      <w:r w:rsidR="008121EB">
        <w:t>The</w:t>
      </w:r>
      <w:r w:rsidR="00D7380D">
        <w:t xml:space="preserve"> application of ABM in traffic simulations brings the promise of capturing the heterogeneity, interactions, and adaptive behaviors of individual agents, thereby offering more realistic traffic flow patterns and congestion scenarios.</w:t>
      </w:r>
      <w:r w:rsidR="008121EB">
        <w:t xml:space="preserve"> </w:t>
      </w:r>
      <w:r w:rsidR="008121EB">
        <w:rPr>
          <w:rFonts w:hint="eastAsia"/>
        </w:rPr>
        <w:t>This</w:t>
      </w:r>
      <w:r w:rsidR="008121EB">
        <w:t xml:space="preserve"> method has been proved that is an efficient way to simulate urban transportation in many researches </w:t>
      </w:r>
      <w:r w:rsidR="008121EB">
        <w:fldChar w:fldCharType="begin"/>
      </w:r>
      <w:r w:rsidR="008121EB">
        <w:instrText xml:space="preserve"> ADDIN ZOTERO_ITEM CSL_CITATION {"citationID":"WuQKd1bV","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8121EB">
        <w:rPr>
          <w:rFonts w:ascii="MS Gothic" w:eastAsia="MS Gothic" w:hAnsi="MS Gothic" w:cs="MS Gothic" w:hint="eastAsia"/>
        </w:rPr>
        <w:instrText>ﬂ</w:instrText>
      </w:r>
      <w:r w:rsidR="008121EB">
        <w:instrText>uence of real-time tra</w:instrText>
      </w:r>
      <w:r w:rsidR="008121EB">
        <w:rPr>
          <w:rFonts w:ascii="Times New Roman" w:hAnsi="Times New Roman" w:cs="Times New Roman"/>
        </w:rPr>
        <w:instrText>ﬃ</w:instrText>
      </w:r>
      <w:r w:rsidR="008121EB">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8121EB">
        <w:rPr>
          <w:rFonts w:ascii="MS Gothic" w:eastAsia="MS Gothic" w:hAnsi="MS Gothic" w:cs="MS Gothic" w:hint="eastAsia"/>
        </w:rPr>
        <w:instrText>ﬂ</w:instrText>
      </w:r>
      <w:r w:rsidR="008121EB">
        <w:instrText>uencing drivers</w:instrText>
      </w:r>
      <w:r w:rsidR="008121EB">
        <w:rPr>
          <w:rFonts w:ascii="等线" w:eastAsia="等线" w:hAnsi="等线" w:cs="等线" w:hint="eastAsia"/>
        </w:rPr>
        <w:instrText>Õ</w:instrText>
      </w:r>
      <w:r w:rsidR="008121EB">
        <w:instrText xml:space="preserve"> behaviour and their propensity to change route and adjust travel patterns. Based on the results obtained from the behavioural survey, the agent behaviour parameters which de</w:instrText>
      </w:r>
      <w:r w:rsidR="008121EB">
        <w:rPr>
          <w:rFonts w:ascii="MS Gothic" w:eastAsia="MS Gothic" w:hAnsi="MS Gothic" w:cs="MS Gothic" w:hint="eastAsia"/>
        </w:rPr>
        <w:instrText>ﬁ</w:instrText>
      </w:r>
      <w:r w:rsidR="008121EB">
        <w:instrText>ne driver characteristics, knowledge and preferences were identi</w:instrText>
      </w:r>
      <w:r w:rsidR="008121EB">
        <w:rPr>
          <w:rFonts w:ascii="MS Gothic" w:eastAsia="MS Gothic" w:hAnsi="MS Gothic" w:cs="MS Gothic" w:hint="eastAsia"/>
        </w:rPr>
        <w:instrText>ﬁ</w:instrText>
      </w:r>
      <w:r w:rsidR="008121EB">
        <w:instrText>ed and their values determined. A case study implementing a simple agent-based route choice decision model within a microscopic tra</w:instrText>
      </w:r>
      <w:r w:rsidR="008121EB">
        <w:rPr>
          <w:rFonts w:ascii="Times New Roman" w:hAnsi="Times New Roman" w:cs="Times New Roman"/>
        </w:rPr>
        <w:instrText>ﬃ</w:instrText>
      </w:r>
      <w:r w:rsidR="008121EB">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8121EB">
        <w:rPr>
          <w:rFonts w:ascii="MS Gothic" w:eastAsia="MS Gothic" w:hAnsi="MS Gothic" w:cs="MS Gothic" w:hint="eastAsia"/>
        </w:rPr>
        <w:instrText>ﬁ</w:instrText>
      </w:r>
      <w:r w:rsidR="008121EB">
        <w:instrText>cant attention lately. This work investigates a novel multi-agent-based data-driven distributed adaptive cooperative control (MA-DD-DACC) method for multi-direction queuing strength balance with changeable cycle in urban tra</w:instrText>
      </w:r>
      <w:r w:rsidR="008121EB">
        <w:rPr>
          <w:rFonts w:ascii="Times New Roman" w:hAnsi="Times New Roman" w:cs="Times New Roman"/>
        </w:rPr>
        <w:instrText>ﬃ</w:instrText>
      </w:r>
      <w:r w:rsidR="008121EB">
        <w:instrText>c signal timing. Compared with the conventional signal control strategies, the proposed MA-DD-DACC method combined with an online parameter learning law can be applied for tra</w:instrText>
      </w:r>
      <w:r w:rsidR="008121EB">
        <w:rPr>
          <w:rFonts w:ascii="Times New Roman" w:hAnsi="Times New Roman" w:cs="Times New Roman"/>
        </w:rPr>
        <w:instrText>ﬃ</w:instrText>
      </w:r>
      <w:r w:rsidR="008121EB">
        <w:instrText>c signal control in a distributed manner by merely utilizing the collected I/O tra</w:instrText>
      </w:r>
      <w:r w:rsidR="008121EB">
        <w:rPr>
          <w:rFonts w:ascii="Times New Roman" w:hAnsi="Times New Roman" w:cs="Times New Roman"/>
        </w:rPr>
        <w:instrText>ﬃ</w:instrText>
      </w:r>
      <w:r w:rsidR="008121EB">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8121EB">
        <w:rPr>
          <w:rFonts w:ascii="Times New Roman" w:hAnsi="Times New Roman" w:cs="Times New Roman"/>
        </w:rPr>
        <w:instrText>ﬀ</w:instrText>
      </w:r>
      <w:r w:rsidR="008121EB">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8121EB">
        <w:fldChar w:fldCharType="separate"/>
      </w:r>
      <w:r w:rsidR="008121EB" w:rsidRPr="00B352AE">
        <w:rPr>
          <w:rFonts w:ascii="等线" w:eastAsia="等线" w:hAnsi="等线" w:cs="Times New Roman"/>
          <w:kern w:val="0"/>
          <w:szCs w:val="24"/>
        </w:rPr>
        <w:t xml:space="preserve">(Dia, 2002; Cools, Gershenson and D’Hooghe, 2008; Shen, Wang and Zhu, 2011; Treiber and Kesting, 2013; Kühnel, Thunig and Nagel, 2018; Thunig, Kühnel and Nagel, 2019; Viridi </w:t>
      </w:r>
      <w:r w:rsidR="008121EB" w:rsidRPr="00B352AE">
        <w:rPr>
          <w:rFonts w:ascii="等线" w:eastAsia="等线" w:hAnsi="等线" w:cs="Times New Roman"/>
          <w:i/>
          <w:iCs/>
          <w:kern w:val="0"/>
          <w:szCs w:val="24"/>
        </w:rPr>
        <w:t>et al.</w:t>
      </w:r>
      <w:r w:rsidR="008121EB" w:rsidRPr="00B352AE">
        <w:rPr>
          <w:rFonts w:ascii="等线" w:eastAsia="等线" w:hAnsi="等线" w:cs="Times New Roman"/>
          <w:kern w:val="0"/>
          <w:szCs w:val="24"/>
        </w:rPr>
        <w:t xml:space="preserve">, 2019; Zhang </w:t>
      </w:r>
      <w:r w:rsidR="008121EB" w:rsidRPr="00B352AE">
        <w:rPr>
          <w:rFonts w:ascii="等线" w:eastAsia="等线" w:hAnsi="等线" w:cs="Times New Roman"/>
          <w:i/>
          <w:iCs/>
          <w:kern w:val="0"/>
          <w:szCs w:val="24"/>
        </w:rPr>
        <w:t>et al.</w:t>
      </w:r>
      <w:r w:rsidR="008121EB" w:rsidRPr="00B352AE">
        <w:rPr>
          <w:rFonts w:ascii="等线" w:eastAsia="等线" w:hAnsi="等线" w:cs="Times New Roman"/>
          <w:kern w:val="0"/>
          <w:szCs w:val="24"/>
        </w:rPr>
        <w:t>, 2019)</w:t>
      </w:r>
      <w:r w:rsidR="008121EB">
        <w:fldChar w:fldCharType="end"/>
      </w:r>
      <w:r w:rsidR="008121EB">
        <w:t>. Thus,</w:t>
      </w:r>
      <w:r w:rsidR="00B87233">
        <w:t xml:space="preserve"> ABM is an elegant way to simulate the urban transportation network and it will have </w:t>
      </w:r>
      <w:r w:rsidR="00AC7CC5">
        <w:t>a considerable</w:t>
      </w:r>
      <w:r w:rsidR="00B87233" w:rsidRPr="00B87233">
        <w:t xml:space="preserve"> result.</w:t>
      </w:r>
      <w:r w:rsidR="006F2BA1">
        <w:t xml:space="preserve"> </w:t>
      </w:r>
    </w:p>
    <w:p w14:paraId="26DC5869" w14:textId="1D6800D0" w:rsidR="00F875A3" w:rsidRDefault="00D7380D" w:rsidP="00F051DB">
      <w:r>
        <w:t xml:space="preserve">For the second part, traditional traffic signal control methods often adopt fixed-time intervals, which tend to be ineffective in the face of complex and ever-changing urban traffic flows. With the recent advancements in artificial intelligence and machine learning technologies, new tools have emerged to tackle traffic congestion, among which Reinforcement Learning (RL) shows immense potential </w:t>
      </w:r>
      <w:r>
        <w:rPr>
          <w:rFonts w:hint="eastAsia"/>
        </w:rPr>
        <w:t>c</w:t>
      </w:r>
      <w:r w:rsidRPr="00217E60">
        <w:t>apabilities</w:t>
      </w:r>
      <w:r>
        <w:t xml:space="preserve"> </w:t>
      </w:r>
      <w:r>
        <w:fldChar w:fldCharType="begin"/>
      </w:r>
      <w:r w:rsidR="00F051DB">
        <w:instrText xml:space="preserve"> ADDIN ZOTERO_ITEM CSL_CITATION {"citationID":"FPPjKuaP","properties":{"formattedCitation":"(Khamis and Gomaa, 2012, 2014; Sutton and Barto, 2018; Wei {\\i{}et al.}, 2018; Maadi {\\i{}et al.}, 2022)","plainCitation":"(Khamis and Gomaa, 2012, 2014; Sutton and Barto, 2018; Wei et al., 2018; Maadi et al., 2022)","noteIndex":0},"citationItems":[{"id":144,"uris":["http://zotero.org/users/local/UhCt8Rje/items/VXLUWFZ8"],"itemData":{"id":144,"type":"paper-conference","abstract":"Traf</w:instrText>
      </w:r>
      <w:r w:rsidR="00F051DB">
        <w:rPr>
          <w:rFonts w:ascii="MS Gothic" w:eastAsia="MS Gothic" w:hAnsi="MS Gothic" w:cs="MS Gothic" w:hint="eastAsia"/>
        </w:rPr>
        <w:instrText>ﬁ</w:instrText>
      </w:r>
      <w:r w:rsidR="00F051DB">
        <w:instrText>c light control is one of the major problems in urban areas. This is due to the increasing number of vehicles and the high dynamics of the traf</w:instrText>
      </w:r>
      <w:r w:rsidR="00F051DB">
        <w:rPr>
          <w:rFonts w:ascii="MS Gothic" w:eastAsia="MS Gothic" w:hAnsi="MS Gothic" w:cs="MS Gothic" w:hint="eastAsia"/>
        </w:rPr>
        <w:instrText>ﬁ</w:instrText>
      </w:r>
      <w:r w:rsidR="00F051DB">
        <w:instrText>c network. Ordinary methods for traf</w:instrText>
      </w:r>
      <w:r w:rsidR="00F051DB">
        <w:rPr>
          <w:rFonts w:ascii="MS Gothic" w:eastAsia="MS Gothic" w:hAnsi="MS Gothic" w:cs="MS Gothic" w:hint="eastAsia"/>
        </w:rPr>
        <w:instrText>ﬁ</w:instrText>
      </w:r>
      <w:r w:rsidR="00F051DB">
        <w:instrText>c light control cause high rate of accidents, waste in time, and affect the environment negatively due to the high rates of fuel consumption. In this paper, we develop an enhanced version of our multiagent multi-objective traf</w:instrText>
      </w:r>
      <w:r w:rsidR="00F051DB">
        <w:rPr>
          <w:rFonts w:ascii="MS Gothic" w:eastAsia="MS Gothic" w:hAnsi="MS Gothic" w:cs="MS Gothic" w:hint="eastAsia"/>
        </w:rPr>
        <w:instrText>ﬁ</w:instrText>
      </w:r>
      <w:r w:rsidR="00F051DB">
        <w:instrText>c light control system that is based on a Reinforcement Learning (RL) approach. As a testbed framework for our traf</w:instrText>
      </w:r>
      <w:r w:rsidR="00F051DB">
        <w:rPr>
          <w:rFonts w:ascii="MS Gothic" w:eastAsia="MS Gothic" w:hAnsi="MS Gothic" w:cs="MS Gothic" w:hint="eastAsia"/>
        </w:rPr>
        <w:instrText>ﬁ</w:instrText>
      </w:r>
      <w:r w:rsidR="00F051DB">
        <w:instrText>c light controller, we use the open source Green Light District (GLD) vehicle traf</w:instrText>
      </w:r>
      <w:r w:rsidR="00F051DB">
        <w:rPr>
          <w:rFonts w:ascii="MS Gothic" w:eastAsia="MS Gothic" w:hAnsi="MS Gothic" w:cs="MS Gothic" w:hint="eastAsia"/>
        </w:rPr>
        <w:instrText>ﬁ</w:instrText>
      </w:r>
      <w:r w:rsidR="00F051DB">
        <w:instrText xml:space="preserve">c simulator. We analyze and </w:instrText>
      </w:r>
      <w:r w:rsidR="00F051DB">
        <w:rPr>
          <w:rFonts w:ascii="MS Gothic" w:eastAsia="MS Gothic" w:hAnsi="MS Gothic" w:cs="MS Gothic" w:hint="eastAsia"/>
        </w:rPr>
        <w:instrText>ﬁ</w:instrText>
      </w:r>
      <w:r w:rsidR="00F051DB">
        <w:instrText>x some implementation problems in GLD that emerged when applying a more realistic continuous time acceleration model. We propose a new cooperation method between the neighboring traf</w:instrText>
      </w:r>
      <w:r w:rsidR="00F051DB">
        <w:rPr>
          <w:rFonts w:ascii="MS Gothic" w:eastAsia="MS Gothic" w:hAnsi="MS Gothic" w:cs="MS Gothic" w:hint="eastAsia"/>
        </w:rPr>
        <w:instrText>ﬁ</w:instrText>
      </w:r>
      <w:r w:rsidR="00F051DB">
        <w:instrText>c light agent controllers using speci</w:instrText>
      </w:r>
      <w:r w:rsidR="00F051DB">
        <w:rPr>
          <w:rFonts w:ascii="MS Gothic" w:eastAsia="MS Gothic" w:hAnsi="MS Gothic" w:cs="MS Gothic" w:hint="eastAsia"/>
        </w:rPr>
        <w:instrText>ﬁ</w:instrText>
      </w:r>
      <w:r w:rsidR="00F051DB">
        <w:instrText>c learning and exploration rates. Our enhanced traf</w:instrText>
      </w:r>
      <w:r w:rsidR="00F051DB">
        <w:rPr>
          <w:rFonts w:ascii="MS Gothic" w:eastAsia="MS Gothic" w:hAnsi="MS Gothic" w:cs="MS Gothic" w:hint="eastAsia"/>
        </w:rPr>
        <w:instrText>ﬁ</w:instrText>
      </w:r>
      <w:r w:rsidR="00F051DB">
        <w:instrText>c light controller minimizes the trip time in major arteries and increases safety in residential areas. In addition, our traf</w:instrText>
      </w:r>
      <w:r w:rsidR="00F051DB">
        <w:rPr>
          <w:rFonts w:ascii="MS Gothic" w:eastAsia="MS Gothic" w:hAnsi="MS Gothic" w:cs="MS Gothic" w:hint="eastAsia"/>
        </w:rPr>
        <w:instrText>ﬁ</w:instrText>
      </w:r>
      <w:r w:rsidR="00F051DB">
        <w:instrText>c light controller satis</w:instrText>
      </w:r>
      <w:r w:rsidR="00F051DB">
        <w:rPr>
          <w:rFonts w:ascii="MS Gothic" w:eastAsia="MS Gothic" w:hAnsi="MS Gothic" w:cs="MS Gothic" w:hint="eastAsia"/>
        </w:rPr>
        <w:instrText>ﬁ</w:instrText>
      </w:r>
      <w:r w:rsidR="00F051DB">
        <w:instrText>es green waves for platoons traveling in major arteries and considers as well the traf</w:instrText>
      </w:r>
      <w:r w:rsidR="00F051DB">
        <w:rPr>
          <w:rFonts w:ascii="MS Gothic" w:eastAsia="MS Gothic" w:hAnsi="MS Gothic" w:cs="MS Gothic" w:hint="eastAsia"/>
        </w:rPr>
        <w:instrText>ﬁ</w:instrText>
      </w:r>
      <w:r w:rsidR="00F051DB">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sidR="00F051DB">
        <w:rPr>
          <w:rFonts w:ascii="MS Gothic" w:eastAsia="MS Gothic" w:hAnsi="MS Gothic" w:cs="MS Gothic" w:hint="eastAsia"/>
        </w:rPr>
        <w:instrText>ﬁ</w:instrText>
      </w:r>
      <w:r w:rsidR="00F051DB">
        <w:instrText>c signal con</w:instrText>
      </w:r>
      <w:r w:rsidR="00F051DB">
        <w:rPr>
          <w:rFonts w:ascii="MS Gothic" w:eastAsia="MS Gothic" w:hAnsi="MS Gothic" w:cs="MS Gothic" w:hint="eastAsia"/>
        </w:rPr>
        <w:instrText>ﬁ</w:instrText>
      </w:r>
      <w:r w:rsidR="00F051DB">
        <w:instrText>guration at each junction that optimizes multiple performance indices, i.e., multi-objective traf</w:instrText>
      </w:r>
      <w:r w:rsidR="00F051DB">
        <w:rPr>
          <w:rFonts w:ascii="MS Gothic" w:eastAsia="MS Gothic" w:hAnsi="MS Gothic" w:cs="MS Gothic" w:hint="eastAsia"/>
        </w:rPr>
        <w:instrText>ﬁ</w:instrText>
      </w:r>
      <w:r w:rsidR="00F051DB">
        <w:instrText xml:space="preserve">c signal control. The multi-objective function includes minimizing trip waiting time, total trip time, and junction waiting time. Moreover, the multi-objective function includes maximizing </w:instrText>
      </w:r>
      <w:r w:rsidR="00F051DB">
        <w:rPr>
          <w:rFonts w:ascii="MS Gothic" w:eastAsia="MS Gothic" w:hAnsi="MS Gothic" w:cs="MS Gothic" w:hint="eastAsia"/>
        </w:rPr>
        <w:instrText>ﬂ</w:instrText>
      </w:r>
      <w:r w:rsidR="00F051DB">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sidR="00F051DB">
        <w:rPr>
          <w:rFonts w:ascii="MS Gothic" w:eastAsia="MS Gothic" w:hAnsi="MS Gothic" w:cs="MS Gothic" w:hint="eastAsia"/>
        </w:rPr>
        <w:instrText>ﬁ</w:instrText>
      </w:r>
      <w:r w:rsidR="00F051DB">
        <w:instrText>c signal control as a multi-agent system (MAS). Traf</w:instrText>
      </w:r>
      <w:r w:rsidR="00F051DB">
        <w:rPr>
          <w:rFonts w:ascii="MS Gothic" w:eastAsia="MS Gothic" w:hAnsi="MS Gothic" w:cs="MS Gothic" w:hint="eastAsia"/>
        </w:rPr>
        <w:instrText>ﬁ</w:instrText>
      </w:r>
      <w:r w:rsidR="00F051DB">
        <w:instrText>c signal controllers have a distributed nature in which each traf</w:instrText>
      </w:r>
      <w:r w:rsidR="00F051DB">
        <w:rPr>
          <w:rFonts w:ascii="MS Gothic" w:eastAsia="MS Gothic" w:hAnsi="MS Gothic" w:cs="MS Gothic" w:hint="eastAsia"/>
        </w:rPr>
        <w:instrText>ﬁ</w:instrText>
      </w:r>
      <w:r w:rsidR="00F051DB">
        <w:instrText>c signal agent acts individually and possibly cooperatively in a MAS. In addition, agents act autonomously according to the current traf</w:instrText>
      </w:r>
      <w:r w:rsidR="00F051DB">
        <w:rPr>
          <w:rFonts w:ascii="MS Gothic" w:eastAsia="MS Gothic" w:hAnsi="MS Gothic" w:cs="MS Gothic" w:hint="eastAsia"/>
        </w:rPr>
        <w:instrText>ﬁ</w:instrText>
      </w:r>
      <w:r w:rsidR="00F051DB">
        <w:instrText>c situation without any human intervention. Thus, we develop a multi-agent multi-objective reinforcement learning (RL) traf</w:instrText>
      </w:r>
      <w:r w:rsidR="00F051DB">
        <w:rPr>
          <w:rFonts w:ascii="MS Gothic" w:eastAsia="MS Gothic" w:hAnsi="MS Gothic" w:cs="MS Gothic" w:hint="eastAsia"/>
        </w:rPr>
        <w:instrText>ﬁ</w:instrText>
      </w:r>
      <w:r w:rsidR="00F051DB">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sidR="00F051DB">
        <w:rPr>
          <w:rFonts w:ascii="MS Gothic" w:eastAsia="MS Gothic" w:hAnsi="MS Gothic" w:cs="MS Gothic" w:hint="eastAsia"/>
        </w:rPr>
        <w:instrText>ﬁ</w:instrText>
      </w:r>
      <w:r w:rsidR="00F051DB">
        <w:instrText>c signal controller can make real-time adaptation in the sense that it responds effectively to the changing road dynamics. These road dynamics are simulated by the Green Light District (GLD) vehicle traf</w:instrText>
      </w:r>
      <w:r w:rsidR="00F051DB">
        <w:rPr>
          <w:rFonts w:ascii="MS Gothic" w:eastAsia="MS Gothic" w:hAnsi="MS Gothic" w:cs="MS Gothic" w:hint="eastAsia"/>
        </w:rPr>
        <w:instrText>ﬁ</w:instrText>
      </w:r>
      <w:r w:rsidR="00F051DB">
        <w:instrText>c simulator that is the testbed of our traf</w:instrText>
      </w:r>
      <w:r w:rsidR="00F051DB">
        <w:rPr>
          <w:rFonts w:ascii="MS Gothic" w:eastAsia="MS Gothic" w:hAnsi="MS Gothic" w:cs="MS Gothic" w:hint="eastAsia"/>
        </w:rPr>
        <w:instrText>ﬁ</w:instrText>
      </w:r>
      <w:r w:rsidR="00F051DB">
        <w:instrText>c signal control. We have implemented the Intelligent Driver Model (IDM) acceleration model in the GLD traf</w:instrText>
      </w:r>
      <w:r w:rsidR="00F051DB">
        <w:rPr>
          <w:rFonts w:ascii="MS Gothic" w:eastAsia="MS Gothic" w:hAnsi="MS Gothic" w:cs="MS Gothic" w:hint="eastAsia"/>
        </w:rPr>
        <w:instrText>ﬁ</w:instrText>
      </w:r>
      <w:r w:rsidR="00F051DB">
        <w:instrText>c simulator. The change in road conditions is modeled by varying the traf</w:instrText>
      </w:r>
      <w:r w:rsidR="00F051DB">
        <w:rPr>
          <w:rFonts w:ascii="MS Gothic" w:eastAsia="MS Gothic" w:hAnsi="MS Gothic" w:cs="MS Gothic" w:hint="eastAsia"/>
        </w:rPr>
        <w:instrText>ﬁ</w:instrText>
      </w:r>
      <w:r w:rsidR="00F051DB">
        <w:instrText>c demand probability distribution and adapting the IDM parameters to the adverse weather conditions. Under the congested and free traf</w:instrText>
      </w:r>
      <w:r w:rsidR="00F051DB">
        <w:rPr>
          <w:rFonts w:ascii="MS Gothic" w:eastAsia="MS Gothic" w:hAnsi="MS Gothic" w:cs="MS Gothic" w:hint="eastAsia"/>
        </w:rPr>
        <w:instrText>ﬁ</w:instrText>
      </w:r>
      <w:r w:rsidR="00F051DB">
        <w:instrText>c situations, the proposed multi-objective controller signi</w:instrText>
      </w:r>
      <w:r w:rsidR="00F051DB">
        <w:rPr>
          <w:rFonts w:ascii="MS Gothic" w:eastAsia="MS Gothic" w:hAnsi="MS Gothic" w:cs="MS Gothic" w:hint="eastAsia"/>
        </w:rPr>
        <w:instrText>ﬁ</w:instrText>
      </w:r>
      <w:r w:rsidR="00F051DB">
        <w:instrText>cantly outperforms the underlying single objective controller which only minimizes the trip waiting time (i.e., the total waiting time in the whole vehicle trip rather than at a speci</w:instrText>
      </w:r>
      <w:r w:rsidR="00F051DB">
        <w:rPr>
          <w:rFonts w:ascii="MS Gothic" w:eastAsia="MS Gothic" w:hAnsi="MS Gothic" w:cs="MS Gothic" w:hint="eastAsia"/>
        </w:rPr>
        <w:instrText>ﬁ</w:instrText>
      </w:r>
      <w:r w:rsidR="00F051DB">
        <w:instrText>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146,"uris":["http://zotero.org/users/local/UhCt8Rje/items/ZD24HTLR"],"itemData":{"id":146,"type":"article-journal","abstract":"Adaptive traf</w:instrText>
      </w:r>
      <w:r w:rsidR="00F051DB">
        <w:rPr>
          <w:rFonts w:ascii="MS Gothic" w:eastAsia="MS Gothic" w:hAnsi="MS Gothic" w:cs="MS Gothic" w:hint="eastAsia"/>
        </w:rPr>
        <w:instrText>ﬁ</w:instrText>
      </w:r>
      <w:r w:rsidR="00F051DB">
        <w:instrText>c signal control (ATSC) is an effective method to reduce traf</w:instrText>
      </w:r>
      <w:r w:rsidR="00F051DB">
        <w:rPr>
          <w:rFonts w:ascii="MS Gothic" w:eastAsia="MS Gothic" w:hAnsi="MS Gothic" w:cs="MS Gothic" w:hint="eastAsia"/>
        </w:rPr>
        <w:instrText>ﬁ</w:instrText>
      </w:r>
      <w:r w:rsidR="00F051DB">
        <w:instrText>c congestion in modern urban areas. Many studies adopted various approaches to adjust traf</w:instrText>
      </w:r>
      <w:r w:rsidR="00F051DB">
        <w:rPr>
          <w:rFonts w:ascii="MS Gothic" w:eastAsia="MS Gothic" w:hAnsi="MS Gothic" w:cs="MS Gothic" w:hint="eastAsia"/>
        </w:rPr>
        <w:instrText>ﬁ</w:instrText>
      </w:r>
      <w:r w:rsidR="00F051DB">
        <w:instrText>c signal plans according to real-time traf</w:instrText>
      </w:r>
      <w:r w:rsidR="00F051DB">
        <w:rPr>
          <w:rFonts w:ascii="MS Gothic" w:eastAsia="MS Gothic" w:hAnsi="MS Gothic" w:cs="MS Gothic" w:hint="eastAsia"/>
        </w:rPr>
        <w:instrText>ﬁ</w:instrText>
      </w:r>
      <w:r w:rsidR="00F051DB">
        <w:instrText xml:space="preserve">c in response to demand </w:instrText>
      </w:r>
      <w:r w:rsidR="00F051DB">
        <w:rPr>
          <w:rFonts w:ascii="MS Gothic" w:eastAsia="MS Gothic" w:hAnsi="MS Gothic" w:cs="MS Gothic" w:hint="eastAsia"/>
        </w:rPr>
        <w:instrText>ﬂ</w:instrText>
      </w:r>
      <w:r w:rsidR="00F051DB">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sidR="00F051DB">
        <w:rPr>
          <w:rFonts w:ascii="MS Gothic" w:eastAsia="MS Gothic" w:hAnsi="MS Gothic" w:cs="MS Gothic" w:hint="eastAsia"/>
        </w:rPr>
        <w:instrText>ﬁ</w:instrText>
      </w:r>
      <w:r w:rsidR="00F051DB">
        <w:instrText>c environments in the presence of connected and automated vehicles (CAVs) remains largely an open challenge. This study develops a real-time RL-based adaptive traf</w:instrText>
      </w:r>
      <w:r w:rsidR="00F051DB">
        <w:rPr>
          <w:rFonts w:ascii="MS Gothic" w:eastAsia="MS Gothic" w:hAnsi="MS Gothic" w:cs="MS Gothic" w:hint="eastAsia"/>
        </w:rPr>
        <w:instrText>ﬁ</w:instrText>
      </w:r>
      <w:r w:rsidR="00F051DB">
        <w:instrText xml:space="preserve">c signal control that optimises a signal plan to minimise the total queue length while allowing the CAVs to adjust their speed based on a </w:instrText>
      </w:r>
      <w:r w:rsidR="00F051DB">
        <w:rPr>
          <w:rFonts w:ascii="MS Gothic" w:eastAsia="MS Gothic" w:hAnsi="MS Gothic" w:cs="MS Gothic" w:hint="eastAsia"/>
        </w:rPr>
        <w:instrText>ﬁ</w:instrText>
      </w:r>
      <w:r w:rsidR="00F051DB">
        <w:instrText>xed timing strategy to decrease total stop delays. The highlight of this work is combining a speed guidance system with a reinforcement learning-based traf</w:instrText>
      </w:r>
      <w:r w:rsidR="00F051DB">
        <w:rPr>
          <w:rFonts w:ascii="MS Gothic" w:eastAsia="MS Gothic" w:hAnsi="MS Gothic" w:cs="MS Gothic" w:hint="eastAsia"/>
        </w:rPr>
        <w:instrText>ﬁ</w:instrText>
      </w:r>
      <w:r w:rsidR="00F051DB">
        <w:instrText xml:space="preserve">c signal control. Two different performance measures are implemented to minimise total queue length and total stop delays. Results indicate that the proposed method outperforms a </w:instrText>
      </w:r>
      <w:r w:rsidR="00F051DB">
        <w:rPr>
          <w:rFonts w:ascii="MS Gothic" w:eastAsia="MS Gothic" w:hAnsi="MS Gothic" w:cs="MS Gothic" w:hint="eastAsia"/>
        </w:rPr>
        <w:instrText>ﬁ</w:instrText>
      </w:r>
      <w:r w:rsidR="00F051DB">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00F051DB" w:rsidRPr="00F051DB">
        <w:rPr>
          <w:rFonts w:ascii="等线" w:eastAsia="等线" w:hAnsi="等线" w:cs="Times New Roman"/>
          <w:kern w:val="0"/>
          <w:szCs w:val="24"/>
        </w:rPr>
        <w:t xml:space="preserve">(Khamis and Gomaa, 2012, 2014; Sutton and Barto, 2018; Wei </w:t>
      </w:r>
      <w:r w:rsidR="00F051DB" w:rsidRPr="00F051DB">
        <w:rPr>
          <w:rFonts w:ascii="等线" w:eastAsia="等线" w:hAnsi="等线" w:cs="Times New Roman"/>
          <w:i/>
          <w:iCs/>
          <w:kern w:val="0"/>
          <w:szCs w:val="24"/>
        </w:rPr>
        <w:t>et al.</w:t>
      </w:r>
      <w:r w:rsidR="00F051DB" w:rsidRPr="00F051DB">
        <w:rPr>
          <w:rFonts w:ascii="等线" w:eastAsia="等线" w:hAnsi="等线" w:cs="Times New Roman"/>
          <w:kern w:val="0"/>
          <w:szCs w:val="24"/>
        </w:rPr>
        <w:t xml:space="preserve">, 2018; Maadi </w:t>
      </w:r>
      <w:r w:rsidR="00F051DB" w:rsidRPr="00F051DB">
        <w:rPr>
          <w:rFonts w:ascii="等线" w:eastAsia="等线" w:hAnsi="等线" w:cs="Times New Roman"/>
          <w:i/>
          <w:iCs/>
          <w:kern w:val="0"/>
          <w:szCs w:val="24"/>
        </w:rPr>
        <w:t>et al.</w:t>
      </w:r>
      <w:r w:rsidR="00F051DB" w:rsidRPr="00F051DB">
        <w:rPr>
          <w:rFonts w:ascii="等线" w:eastAsia="等线" w:hAnsi="等线" w:cs="Times New Roman"/>
          <w:kern w:val="0"/>
          <w:szCs w:val="24"/>
        </w:rPr>
        <w:t>, 2022)</w:t>
      </w:r>
      <w:r>
        <w:fldChar w:fldCharType="end"/>
      </w:r>
      <w:r>
        <w:t>.  Reinforcement Learning is a method of machine learning that enables an agent to learn how to take actions in an environment to maximize some notion of cumulative reward</w:t>
      </w:r>
      <w:r w:rsidR="003B0028">
        <w:t xml:space="preserve"> and </w:t>
      </w:r>
      <w:r w:rsidR="008D4EBC">
        <w:rPr>
          <w:rFonts w:hint="eastAsia"/>
        </w:rPr>
        <w:t>w</w:t>
      </w:r>
      <w:r w:rsidR="003B0028" w:rsidRPr="003B0028">
        <w:t xml:space="preserve">e can consider the scenario where the traffic network is combined with traffic signals as a game in which </w:t>
      </w:r>
      <w:r w:rsidR="008D4EBC">
        <w:t>agents</w:t>
      </w:r>
      <w:r w:rsidR="003B0028" w:rsidRPr="003B0028">
        <w:t xml:space="preserve"> change the traffic </w:t>
      </w:r>
      <w:r w:rsidR="008A6F15">
        <w:t>signal</w:t>
      </w:r>
      <w:r w:rsidR="003B0028" w:rsidRPr="003B0028">
        <w:t xml:space="preserve"> pattern </w:t>
      </w:r>
      <w:r w:rsidR="00CD398D">
        <w:t>to</w:t>
      </w:r>
      <w:r w:rsidR="003B0028" w:rsidRPr="003B0028">
        <w:t xml:space="preserve"> obtain the optimal traffic flow.</w:t>
      </w:r>
      <w:r w:rsidR="00AC7CC5">
        <w:t xml:space="preserve"> </w:t>
      </w:r>
      <w:r>
        <w:t xml:space="preserve">By employing RL algorithms, we can empower traffic signal control systems to self-learn how </w:t>
      </w:r>
      <w:r>
        <w:lastRenderedPageBreak/>
        <w:t xml:space="preserve">to make optimal decisions under various traffic situations, with the goal of minimizing traffic congestion and enhance road traffic efficiency to the greatest extent. </w:t>
      </w:r>
    </w:p>
    <w:p w14:paraId="0689FDD1" w14:textId="39F3FB83" w:rsidR="00F875A3" w:rsidRDefault="00F875A3" w:rsidP="00F051DB">
      <w:pPr>
        <w:pStyle w:val="Heading2"/>
      </w:pPr>
      <w:r>
        <w:t xml:space="preserve"> 4. Discussion on Selected Literature:</w:t>
      </w:r>
    </w:p>
    <w:p w14:paraId="453B56A5" w14:textId="383C414B" w:rsidR="00F875A3" w:rsidRDefault="00F875A3" w:rsidP="009D4D9F">
      <w:r>
        <w:t>(Discuss the selected literature in detail, focusing on the methodology, problems addressed, and results obtained.)</w:t>
      </w:r>
    </w:p>
    <w:p w14:paraId="47976E3E" w14:textId="17750782" w:rsidR="003275B7" w:rsidRDefault="003275B7" w:rsidP="009D4D9F">
      <w:r w:rsidRPr="003275B7">
        <w:t>In this section, we'll delve deeper into the exploration of selected key studies and their findings, focusing on the application of ABM and RL in traffic simulations.</w:t>
      </w:r>
    </w:p>
    <w:p w14:paraId="19ED86A2" w14:textId="53614BE1" w:rsidR="003F3D67" w:rsidRDefault="003F3D67" w:rsidP="003F3D67">
      <w:r>
        <w:t xml:space="preserve">Agent-based Modelling (ABM) has progressively evolved to become a key approach in simulating traffic scenarios, with a range of studies applying the method to various traffic-related issues. For instance, Dia's </w:t>
      </w:r>
      <w:r>
        <w:fldChar w:fldCharType="begin"/>
      </w:r>
      <w:r>
        <w:instrText xml:space="preserve"> ADDIN ZOTERO_ITEM CSL_CITATION {"citationID":"lgr4fEUO","properties":{"formattedCitation":"(Dia, 2002)","plainCitation":"(Dia, 2002)","noteIndex":0},"citationItems":[{"id":128,"uris":["http://zotero.org/users/local/UhCt8Rje/items/TZYA3F72"],"itemData":{"id":128,"type":"article-journal","abstract":"This paper presents an agent-based approach to modelling individual driver behaviour under the in</w:instrText>
      </w:r>
      <w:r>
        <w:rPr>
          <w:rFonts w:ascii="MS Gothic" w:eastAsia="MS Gothic" w:hAnsi="MS Gothic" w:cs="MS Gothic" w:hint="eastAsia"/>
        </w:rPr>
        <w:instrText>ﬂ</w:instrText>
      </w:r>
      <w:r>
        <w:instrText>uence of real-time tra</w:instrText>
      </w:r>
      <w:r>
        <w:rPr>
          <w:rFonts w:ascii="Times New Roman" w:hAnsi="Times New Roman" w:cs="Times New Roman"/>
        </w:rPr>
        <w:instrText>ﬃ</w:instrText>
      </w:r>
      <w:r>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Pr>
          <w:rFonts w:ascii="MS Gothic" w:eastAsia="MS Gothic" w:hAnsi="MS Gothic" w:cs="MS Gothic" w:hint="eastAsia"/>
        </w:rPr>
        <w:instrText>ﬂ</w:instrText>
      </w:r>
      <w:r>
        <w:instrText>uencing drivers</w:instrText>
      </w:r>
      <w:r>
        <w:rPr>
          <w:rFonts w:ascii="等线" w:eastAsia="等线" w:hAnsi="等线" w:cs="等线" w:hint="eastAsia"/>
        </w:rPr>
        <w:instrText>Õ</w:instrText>
      </w:r>
      <w:r>
        <w:instrText xml:space="preserve"> behaviour and their propensity to change route and adjust travel patterns. Based on the results obtained from the behavioural survey, the agent behaviour parameters which de</w:instrText>
      </w:r>
      <w:r>
        <w:rPr>
          <w:rFonts w:ascii="MS Gothic" w:eastAsia="MS Gothic" w:hAnsi="MS Gothic" w:cs="MS Gothic" w:hint="eastAsia"/>
        </w:rPr>
        <w:instrText>ﬁ</w:instrText>
      </w:r>
      <w:r>
        <w:instrText>ne driver characteristics, knowledge and preferences were identi</w:instrText>
      </w:r>
      <w:r>
        <w:rPr>
          <w:rFonts w:ascii="MS Gothic" w:eastAsia="MS Gothic" w:hAnsi="MS Gothic" w:cs="MS Gothic" w:hint="eastAsia"/>
        </w:rPr>
        <w:instrText>ﬁ</w:instrText>
      </w:r>
      <w:r>
        <w:instrText>ed and their values determined. A case study implementing a simple agent-based route choice decision model within a microscopic tra</w:instrText>
      </w:r>
      <w:r>
        <w:rPr>
          <w:rFonts w:ascii="Times New Roman" w:hAnsi="Times New Roman" w:cs="Times New Roman"/>
        </w:rPr>
        <w:instrText>ﬃ</w:instrText>
      </w:r>
      <w:r>
        <w:instrText xml:space="preserve">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schema":"https://github.com/citation-style-language/schema/raw/master/csl-citation.json"} </w:instrText>
      </w:r>
      <w:r>
        <w:fldChar w:fldCharType="separate"/>
      </w:r>
      <w:r w:rsidRPr="003F3D67">
        <w:rPr>
          <w:rFonts w:ascii="等线" w:eastAsia="等线" w:hAnsi="等线"/>
        </w:rPr>
        <w:t>(Dia, 2002)</w:t>
      </w:r>
      <w:r>
        <w:fldChar w:fldCharType="end"/>
      </w:r>
      <w:r>
        <w:t xml:space="preserve"> research demonstrates an innovative use of ABM in modelling driver route choice behavior under the influence of real-time traffic information. The study showcases the effectiveness of ABM in representing adaptive and individualized driver decision-making processes, a central characteristic of real-world traffic scenarios. However, the complexity and individuality of driver behavior, as indicated in Dia's study, signal that more research is needed in refining ABM parameters and improving its realism.</w:t>
      </w:r>
    </w:p>
    <w:p w14:paraId="289A12F6" w14:textId="2EC7FE78" w:rsidR="003F3D67" w:rsidRDefault="003F3D67" w:rsidP="003F3D67">
      <w:r>
        <w:fldChar w:fldCharType="begin"/>
      </w:r>
      <w:r>
        <w:instrText xml:space="preserve"> ADDIN ZOTERO_ITEM CSL_CITATION {"citationID":"4Bii3pLA","properties":{"formattedCitation":"(Viridi {\\i{}et al.}, 2019)","plainCitation":"(Viridi et al., 2019)","noteIndex":0},"citationItems":[{"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schema":"https://github.com/citation-style-language/schema/raw/master/csl-citation.json"} </w:instrText>
      </w:r>
      <w:r>
        <w:fldChar w:fldCharType="separate"/>
      </w:r>
      <w:r w:rsidRPr="003F3D67">
        <w:rPr>
          <w:rFonts w:ascii="等线" w:eastAsia="等线" w:hAnsi="等线" w:cs="Times New Roman"/>
          <w:kern w:val="0"/>
          <w:szCs w:val="24"/>
        </w:rPr>
        <w:t xml:space="preserve">(Viridi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applied ABM to simulate traffic flow in a single-lane setup with multiple traffic lights and input-output nodes. Their findings reveal ABM's potential in simulating real-world traffic conditions and phenomena. Yet, the study predominantly focused on single-lane simulations, implying a research gap in exploring ABM's application in more complex multi-lane scenarios.</w:t>
      </w:r>
    </w:p>
    <w:p w14:paraId="69E6F310" w14:textId="29EE1C7F" w:rsidR="003F3D67" w:rsidRDefault="003F3D67" w:rsidP="003F3D67">
      <w:r>
        <w:fldChar w:fldCharType="begin"/>
      </w:r>
      <w:r>
        <w:instrText xml:space="preserve"> ADDIN ZOTERO_ITEM CSL_CITATION {"citationID":"SSF3Mb44","properties":{"formattedCitation":"(Zhang {\\i{}et al.}, 2019)","plainCitation":"(Zhang et al., 2019)","noteIndex":0},"citationItems":[{"id":132,"uris":["http://zotero.org/users/local/UhCt8Rje/items/9WPBMZM5"],"itemData":{"id":132,"type":"article-journal","abstract":"Data-driven intelligent transportation systems (D2ITSs) have drawn signi</w:instrText>
      </w:r>
      <w:r>
        <w:rPr>
          <w:rFonts w:ascii="MS Gothic" w:eastAsia="MS Gothic" w:hAnsi="MS Gothic" w:cs="MS Gothic" w:hint="eastAsia"/>
        </w:rPr>
        <w:instrText>ﬁ</w:instrText>
      </w:r>
      <w:r>
        <w:instrText>cant attention lately. This work investigates a novel multi-agent-based data-driven distributed adaptive cooperative control (MA-DD-DACC) method for multi-direction queuing strength balance with changeable cycle in urban tra</w:instrText>
      </w:r>
      <w:r>
        <w:rPr>
          <w:rFonts w:ascii="Times New Roman" w:hAnsi="Times New Roman" w:cs="Times New Roman"/>
        </w:rPr>
        <w:instrText>ﬃ</w:instrText>
      </w:r>
      <w:r>
        <w:instrText>c signal timing. Compared with the conventional signal control strategies, the proposed MA-DD-DACC method combined with an online parameter learning law can be applied for tra</w:instrText>
      </w:r>
      <w:r>
        <w:rPr>
          <w:rFonts w:ascii="Times New Roman" w:hAnsi="Times New Roman" w:cs="Times New Roman"/>
        </w:rPr>
        <w:instrText>ﬃ</w:instrText>
      </w:r>
      <w:r>
        <w:instrText>c signal control in a distributed manner by merely utilizing the collected I/O tra</w:instrText>
      </w:r>
      <w:r>
        <w:rPr>
          <w:rFonts w:ascii="Times New Roman" w:hAnsi="Times New Roman" w:cs="Times New Roman"/>
        </w:rPr>
        <w:instrText>ﬃ</w:instrText>
      </w:r>
      <w:r>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Pr>
          <w:rFonts w:ascii="Times New Roman" w:hAnsi="Times New Roman" w:cs="Times New Roman"/>
        </w:rPr>
        <w:instrText>ﬀ</w:instrText>
      </w:r>
      <w:r>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fldChar w:fldCharType="separate"/>
      </w:r>
      <w:r w:rsidRPr="003F3D67">
        <w:rPr>
          <w:rFonts w:ascii="等线" w:eastAsia="等线" w:hAnsi="等线" w:cs="Times New Roman"/>
          <w:kern w:val="0"/>
          <w:szCs w:val="24"/>
        </w:rPr>
        <w:t xml:space="preserve">(Zhang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integrated ABM with data-driven methods to present a distributed adaptive cooperative control for urban traffic signal timing. The data-driven approach showcased in their study introduces a promising avenue to enhance ABM's capability by integrating real-time traffic data. This hints at a potential research gap in further merging ABM with real-time data incorporation techniques for more accurate and adaptive traffic simulations.</w:t>
      </w:r>
    </w:p>
    <w:p w14:paraId="2CDE8BA1" w14:textId="4BB9974C" w:rsidR="003F3D67" w:rsidRDefault="003F3D67" w:rsidP="003F3D67">
      <w:r>
        <w:fldChar w:fldCharType="begin"/>
      </w:r>
      <w:r w:rsidR="00C62C68">
        <w:instrText xml:space="preserve"> ADDIN ZOTERO_ITEM CSL_CITATION {"citationID":"opGjKxFD","properties":{"formattedCitation":"(Thunig, K\\uc0\\u252{}hnel and Nagel, 2019)","plainCitation":"(Thunig, Kühnel and Nagel, 2019)","noteIndex":0},"citationItems":[{"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schema":"https://github.com/citation-style-language/schema/raw/master/csl-citation.json"} </w:instrText>
      </w:r>
      <w:r>
        <w:fldChar w:fldCharType="separate"/>
      </w:r>
      <w:r w:rsidR="00C62C68" w:rsidRPr="00C62C68">
        <w:rPr>
          <w:rFonts w:ascii="等线" w:eastAsia="等线" w:hAnsi="等线" w:cs="Times New Roman"/>
          <w:kern w:val="0"/>
          <w:szCs w:val="24"/>
        </w:rPr>
        <w:t>(Thunig, Kühnel and Nagel, 2019)</w:t>
      </w:r>
      <w:r>
        <w:fldChar w:fldCharType="end"/>
      </w:r>
      <w:r w:rsidR="00C62C68">
        <w:t xml:space="preserve"> </w:t>
      </w:r>
      <w:r>
        <w:t>also utilized ABM to implement an adaptive traffic signal control in real-world scenarios. They successfully showcased that adaptive signal control reduced delays and stabilized queue lengths more than fixed-time signals. However, the study noted that in situations of overload, adaptive signal control behaves similar to fixed-time control. This finding poses a question regarding ABM's efficacy in extremely dense traffic situations, suggesting an area for further exploration.</w:t>
      </w:r>
    </w:p>
    <w:p w14:paraId="0FEE4361" w14:textId="4076CCB2" w:rsidR="003F3D67" w:rsidRDefault="003F3D67" w:rsidP="007D7A47">
      <w:r>
        <w:t>Taken together, these studies illustrate the promising capabilities of ABM in traffic simulations but also highlight areas requiring further research. Specifically, the need to improve the realism of agent behavior, explore multi-lane traffic scenarios, integrate real-time data more effectively, and enhance the model's performance under extreme traffic conditions, are all areas warranting attention. Such discussions further emphasize the need for ongoing research in applying and enhancing ABM for traffic simulations.</w:t>
      </w:r>
    </w:p>
    <w:p w14:paraId="4C144AD8" w14:textId="77777777" w:rsidR="004375F0" w:rsidRDefault="004375F0" w:rsidP="007D7A47"/>
    <w:p w14:paraId="28D487BF" w14:textId="1E37AE7A" w:rsidR="00103DD1" w:rsidRDefault="004129C4" w:rsidP="00103DD1">
      <w:r>
        <w:t xml:space="preserve">Moving to the RL </w:t>
      </w:r>
      <w:r w:rsidR="007D7A47">
        <w:t>combined with ABM side</w:t>
      </w:r>
      <w:r w:rsidR="000B1B12">
        <w:t>, t</w:t>
      </w:r>
      <w:r w:rsidR="00103DD1">
        <w:t xml:space="preserve">he integration of reinforcement learning (RL) and agent-based modelling (ABM) in traffic light control is a burgeoning field of research with noteworthy contributions. </w:t>
      </w:r>
      <w:r w:rsidR="000B1B12">
        <w:t xml:space="preserve">Some </w:t>
      </w:r>
      <w:r w:rsidR="00103DD1">
        <w:t xml:space="preserve">existing </w:t>
      </w:r>
      <w:r w:rsidR="002716AD">
        <w:t>literature also reveals</w:t>
      </w:r>
      <w:r w:rsidR="00103DD1">
        <w:t xml:space="preserve"> areas of potential exploration.</w:t>
      </w:r>
    </w:p>
    <w:p w14:paraId="4E2A3353" w14:textId="2F0258C9" w:rsidR="00103DD1" w:rsidRDefault="002716AD" w:rsidP="00103DD1">
      <w:r>
        <w:fldChar w:fldCharType="begin"/>
      </w:r>
      <w:r>
        <w:instrText xml:space="preserve"> ADDIN ZOTERO_ITEM CSL_CITATION {"citationID":"v542eFUw","properties":{"formattedCitation":"(Wei {\\i{}et al.}, 2018)","plainCitation":"(Wei et al., 2018)","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schema":"https://github.com/citation-style-language/schema/raw/master/csl-citation.json"} </w:instrText>
      </w:r>
      <w:r>
        <w:fldChar w:fldCharType="separate"/>
      </w:r>
      <w:r w:rsidRPr="002716AD">
        <w:rPr>
          <w:rFonts w:ascii="等线" w:eastAsia="等线" w:hAnsi="等线" w:cs="Times New Roman"/>
          <w:kern w:val="0"/>
          <w:szCs w:val="24"/>
        </w:rPr>
        <w:t xml:space="preserve">(Wei </w:t>
      </w:r>
      <w:r w:rsidRPr="002716AD">
        <w:rPr>
          <w:rFonts w:ascii="等线" w:eastAsia="等线" w:hAnsi="等线" w:cs="Times New Roman"/>
          <w:i/>
          <w:iCs/>
          <w:kern w:val="0"/>
          <w:szCs w:val="24"/>
        </w:rPr>
        <w:t>et al.</w:t>
      </w:r>
      <w:r w:rsidRPr="002716AD">
        <w:rPr>
          <w:rFonts w:ascii="等线" w:eastAsia="等线" w:hAnsi="等线" w:cs="Times New Roman"/>
          <w:kern w:val="0"/>
          <w:szCs w:val="24"/>
        </w:rPr>
        <w:t>, 2018)</w:t>
      </w:r>
      <w:r>
        <w:fldChar w:fldCharType="end"/>
      </w:r>
      <w:r>
        <w:t xml:space="preserve"> </w:t>
      </w:r>
      <w:r w:rsidR="00103DD1">
        <w:t>proposed an advanced deep RL model for traffic light control, offering an important perspective on real-time adaptive control systems. The research highlights the untapped potential in applying RL to real-world traffic data, but the lack of interpretability of the learned policies indicates a possible research gap. Understanding the decisions made by RL agents in traffic light control scenarios would foster a better comprehension of their strengths and limitations, thereby supporting their improvement.</w:t>
      </w:r>
    </w:p>
    <w:p w14:paraId="4674C3CB" w14:textId="6792BA42" w:rsidR="00103DD1" w:rsidRDefault="00293819" w:rsidP="00103DD1">
      <w:r>
        <w:fldChar w:fldCharType="begin"/>
      </w:r>
      <w:r>
        <w:instrText xml:space="preserve"> ADDIN ZOTERO_ITEM CSL_CITATION {"citationID":"oxK7HsYZ","properties":{"formattedCitation":"(Maadi {\\i{}et al.}, 2022)","plainCitation":"(Maadi et al., 2022)","noteIndex":0},"citationItems":[{"id":146,"uris":["http://zotero.org/users/local/UhCt8Rje/items/ZD24HTLR"],"itemData":{"id":146,"type":"article-journal","abstract":"Adaptive traf</w:instrText>
      </w:r>
      <w:r>
        <w:rPr>
          <w:rFonts w:ascii="MS Gothic" w:eastAsia="MS Gothic" w:hAnsi="MS Gothic" w:cs="MS Gothic" w:hint="eastAsia"/>
        </w:rPr>
        <w:instrText>ﬁ</w:instrText>
      </w:r>
      <w:r>
        <w:instrText>c signal control (ATSC) is an effective method to reduce traf</w:instrText>
      </w:r>
      <w:r>
        <w:rPr>
          <w:rFonts w:ascii="MS Gothic" w:eastAsia="MS Gothic" w:hAnsi="MS Gothic" w:cs="MS Gothic" w:hint="eastAsia"/>
        </w:rPr>
        <w:instrText>ﬁ</w:instrText>
      </w:r>
      <w:r>
        <w:instrText>c congestion in modern urban areas. Many studies adopted various approaches to adjust traf</w:instrText>
      </w:r>
      <w:r>
        <w:rPr>
          <w:rFonts w:ascii="MS Gothic" w:eastAsia="MS Gothic" w:hAnsi="MS Gothic" w:cs="MS Gothic" w:hint="eastAsia"/>
        </w:rPr>
        <w:instrText>ﬁ</w:instrText>
      </w:r>
      <w:r>
        <w:instrText>c signal plans according to real-time traf</w:instrText>
      </w:r>
      <w:r>
        <w:rPr>
          <w:rFonts w:ascii="MS Gothic" w:eastAsia="MS Gothic" w:hAnsi="MS Gothic" w:cs="MS Gothic" w:hint="eastAsia"/>
        </w:rPr>
        <w:instrText>ﬁ</w:instrText>
      </w:r>
      <w:r>
        <w:instrText xml:space="preserve">c in response to demand </w:instrText>
      </w:r>
      <w:r>
        <w:rPr>
          <w:rFonts w:ascii="MS Gothic" w:eastAsia="MS Gothic" w:hAnsi="MS Gothic" w:cs="MS Gothic" w:hint="eastAsia"/>
        </w:rPr>
        <w:instrText>ﬂ</w:instrText>
      </w:r>
      <w:r>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Pr>
          <w:rFonts w:ascii="MS Gothic" w:eastAsia="MS Gothic" w:hAnsi="MS Gothic" w:cs="MS Gothic" w:hint="eastAsia"/>
        </w:rPr>
        <w:instrText>ﬁ</w:instrText>
      </w:r>
      <w:r>
        <w:instrText>c environments in the presence of connected and automated vehicles (CAVs) remains largely an open challenge. This study develops a real-time RL-based adaptive traf</w:instrText>
      </w:r>
      <w:r>
        <w:rPr>
          <w:rFonts w:ascii="MS Gothic" w:eastAsia="MS Gothic" w:hAnsi="MS Gothic" w:cs="MS Gothic" w:hint="eastAsia"/>
        </w:rPr>
        <w:instrText>ﬁ</w:instrText>
      </w:r>
      <w:r>
        <w:instrText xml:space="preserve">c signal control that optimises a signal plan to minimise the total queue length while allowing the CAVs to adjust their speed based on a </w:instrText>
      </w:r>
      <w:r>
        <w:rPr>
          <w:rFonts w:ascii="MS Gothic" w:eastAsia="MS Gothic" w:hAnsi="MS Gothic" w:cs="MS Gothic" w:hint="eastAsia"/>
        </w:rPr>
        <w:instrText>ﬁ</w:instrText>
      </w:r>
      <w:r>
        <w:instrText>xed timing strategy to decrease total stop delays. The highlight of this work is combining a speed guidance system with a reinforcement learning-based traf</w:instrText>
      </w:r>
      <w:r>
        <w:rPr>
          <w:rFonts w:ascii="MS Gothic" w:eastAsia="MS Gothic" w:hAnsi="MS Gothic" w:cs="MS Gothic" w:hint="eastAsia"/>
        </w:rPr>
        <w:instrText>ﬁ</w:instrText>
      </w:r>
      <w:r>
        <w:instrText xml:space="preserve">c signal control. Two different performance measures are implemented to minimise total queue length and total stop delays. Results indicate that the proposed method outperforms a </w:instrText>
      </w:r>
      <w:r>
        <w:rPr>
          <w:rFonts w:ascii="MS Gothic" w:eastAsia="MS Gothic" w:hAnsi="MS Gothic" w:cs="MS Gothic" w:hint="eastAsia"/>
        </w:rPr>
        <w:instrText>ﬁ</w:instrText>
      </w:r>
      <w:r>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Pr="00293819">
        <w:rPr>
          <w:rFonts w:ascii="等线" w:eastAsia="等线" w:hAnsi="等线" w:cs="Times New Roman"/>
          <w:kern w:val="0"/>
          <w:szCs w:val="24"/>
        </w:rPr>
        <w:t xml:space="preserve">(Maadi </w:t>
      </w:r>
      <w:r w:rsidRPr="00293819">
        <w:rPr>
          <w:rFonts w:ascii="等线" w:eastAsia="等线" w:hAnsi="等线" w:cs="Times New Roman"/>
          <w:i/>
          <w:iCs/>
          <w:kern w:val="0"/>
          <w:szCs w:val="24"/>
        </w:rPr>
        <w:t>et al.</w:t>
      </w:r>
      <w:r w:rsidRPr="00293819">
        <w:rPr>
          <w:rFonts w:ascii="等线" w:eastAsia="等线" w:hAnsi="等线" w:cs="Times New Roman"/>
          <w:kern w:val="0"/>
          <w:szCs w:val="24"/>
        </w:rPr>
        <w:t>, 2022)</w:t>
      </w:r>
      <w:r>
        <w:fldChar w:fldCharType="end"/>
      </w:r>
      <w:r w:rsidR="002E6786">
        <w:t xml:space="preserve"> </w:t>
      </w:r>
      <w:r w:rsidR="00103DD1">
        <w:t>developed a RL-based adaptive traffic signal control, combining a speed guidance system with a RL traffic signal control. This approach offers a unique perspective on the intersection of Connected and Automated Vehicles (CAVs) with RL, showing its efficacy in reducing traffic congestion. However, this study signals a need for further research on the integration of RL with emerging traffic environments, particularly in the presence of CAVs.</w:t>
      </w:r>
    </w:p>
    <w:p w14:paraId="67A98494" w14:textId="1D8A0035" w:rsidR="00103DD1" w:rsidRDefault="00103DD1" w:rsidP="00103DD1">
      <w:r>
        <w:t xml:space="preserve">In a similar vein, </w:t>
      </w:r>
      <w:r w:rsidR="002E6786">
        <w:fldChar w:fldCharType="begin"/>
      </w:r>
      <w:r w:rsidR="002E6786">
        <w:instrText xml:space="preserve"> ADDIN ZOTERO_ITEM CSL_CITATION {"citationID":"DVYTv0mk","properties":{"formattedCitation":"(Wang, Cao and Hussain, 2021)","plainCitation":"(Wang, Cao and Hussain, 2021)","noteIndex":0},"citationItems":[{"id":138,"uris":["http://zotero.org/users/local/UhCt8Rje/items/T9K3ZLPJ"],"itemData":{"id":138,"type":"article-journal","abstract":"Recent research reveals that reinforcement learning can potentially perform optimal decisionmaking compared to traditional methods like Adaptive Traffic Signal Control (ATSC). With the development of knowledge through trial and error, the Deep Reinforcement Learning (DRL) technique shows its feasibility for the intelligent traffic lights control. However, the general DRL algorithms cannot meet the demands of agents for coordination within large complex road networks. In this article, we introduce a new Cooperative Group-Based Multi-Agent reinforcement learning-ATSC (CGB-MATSC) framework. It is based on Cooperative Vehicle Infrastructure System (CVIS) to realize effective control in the large-scale road network. We propose a CGB-MAQL algorithm that applies </w:instrText>
      </w:r>
      <w:r w:rsidR="002E6786">
        <w:rPr>
          <w:rFonts w:ascii="Cambria Math" w:hAnsi="Cambria Math" w:cs="Cambria Math"/>
        </w:rPr>
        <w:instrText>𝑘</w:instrText>
      </w:r>
      <w:r w:rsidR="002E6786">
        <w:instrText xml:space="preserve">-nearest-neighbor-based state representation, pheromone-based regional green-wave control mode, and spatial discounted reward to stabilize the learning convergence. Extensive experiments and ablation studies of the CGB-MAQL algorithm show its effectiveness and scalability in the synthetic road network, Monaco city and Harbin city scenarios. Results demonstrate that compared with a set of general control methods, our algorithm can better control multiple intersection cases on congestion alleviation and environmental protection.","container-title":"Transportation Research Part C: Emerging Technologies","DOI":"10.1016/j.trc.2021.103046","ISSN":"0968090X","journalAbbreviation":"Transportation Research Part C: Emerging Technologies","language":"en","page":"103046","source":"DOI.org (Crossref)","title":"Adaptive Traffic Signal Control for large-scale scenario with Cooperative Group-based Multi-agent reinforcement learning","volume":"125","author":[{"family":"Wang","given":"Tong"},{"family":"Cao","given":"Jiahua"},{"family":"Hussain","given":"Azhar"}],"issued":{"date-parts":[["2021",4]]}}}],"schema":"https://github.com/citation-style-language/schema/raw/master/csl-citation.json"} </w:instrText>
      </w:r>
      <w:r w:rsidR="002E6786">
        <w:fldChar w:fldCharType="separate"/>
      </w:r>
      <w:r w:rsidR="002E6786" w:rsidRPr="002E6786">
        <w:rPr>
          <w:rFonts w:ascii="等线" w:eastAsia="等线" w:hAnsi="等线"/>
        </w:rPr>
        <w:t>(Wang, Cao and Hussain, 2021)</w:t>
      </w:r>
      <w:r w:rsidR="002E6786">
        <w:fldChar w:fldCharType="end"/>
      </w:r>
      <w:r w:rsidR="002E6786">
        <w:t xml:space="preserve"> </w:t>
      </w:r>
      <w:r>
        <w:t>proposed a Cooperative Group-Based Multi-Agent RL traffic signal control (CGB-MATSC) framework. The study illustrates the application of RL in managing complex road networks, yet it also reveals challenges in coordinating agents within such environments. The research gap in addressing these coordination demands could offer a promising avenue for future exploration.</w:t>
      </w:r>
    </w:p>
    <w:p w14:paraId="322EE711" w14:textId="31D47014" w:rsidR="00103DD1" w:rsidRDefault="00485450" w:rsidP="00103DD1">
      <w:r>
        <w:t xml:space="preserve">Furthermore, </w:t>
      </w:r>
      <w:r w:rsidR="003F7791">
        <w:fldChar w:fldCharType="begin"/>
      </w:r>
      <w:r w:rsidR="003F7791">
        <w:instrText xml:space="preserve"> ADDIN ZOTERO_ITEM CSL_CITATION {"citationID":"Md68N4mW","properties":{"formattedCitation":"(Khamis and Gomaa, 2012, 2014)","plainCitation":"(Khamis and Gomaa, 2012, 2014)","noteIndex":0},"citationItems":[{"id":144,"uris":["http://zotero.org/users/local/UhCt8Rje/items/VXLUWFZ8"],"itemData":{"id":144,"type":"paper-conference","abstract":"Traf</w:instrText>
      </w:r>
      <w:r w:rsidR="003F7791">
        <w:rPr>
          <w:rFonts w:ascii="MS Gothic" w:eastAsia="MS Gothic" w:hAnsi="MS Gothic" w:cs="MS Gothic" w:hint="eastAsia"/>
        </w:rPr>
        <w:instrText>ﬁ</w:instrText>
      </w:r>
      <w:r w:rsidR="003F7791">
        <w:instrText>c light control is one of the major problems in urban areas. This is due to the increasing number of vehicles and the high dynamics of the traf</w:instrText>
      </w:r>
      <w:r w:rsidR="003F7791">
        <w:rPr>
          <w:rFonts w:ascii="MS Gothic" w:eastAsia="MS Gothic" w:hAnsi="MS Gothic" w:cs="MS Gothic" w:hint="eastAsia"/>
        </w:rPr>
        <w:instrText>ﬁ</w:instrText>
      </w:r>
      <w:r w:rsidR="003F7791">
        <w:instrText>c network. Ordinary methods for traf</w:instrText>
      </w:r>
      <w:r w:rsidR="003F7791">
        <w:rPr>
          <w:rFonts w:ascii="MS Gothic" w:eastAsia="MS Gothic" w:hAnsi="MS Gothic" w:cs="MS Gothic" w:hint="eastAsia"/>
        </w:rPr>
        <w:instrText>ﬁ</w:instrText>
      </w:r>
      <w:r w:rsidR="003F7791">
        <w:instrText>c light control cause high rate of accidents, waste in time, and affect the environment negatively due to the high rates of fuel consumption. In this paper, we develop an enhanced version of our multiagent multi-objective traf</w:instrText>
      </w:r>
      <w:r w:rsidR="003F7791">
        <w:rPr>
          <w:rFonts w:ascii="MS Gothic" w:eastAsia="MS Gothic" w:hAnsi="MS Gothic" w:cs="MS Gothic" w:hint="eastAsia"/>
        </w:rPr>
        <w:instrText>ﬁ</w:instrText>
      </w:r>
      <w:r w:rsidR="003F7791">
        <w:instrText>c light control system that is based on a Reinforcement Learning (RL) approach. As a testbed framework for our traf</w:instrText>
      </w:r>
      <w:r w:rsidR="003F7791">
        <w:rPr>
          <w:rFonts w:ascii="MS Gothic" w:eastAsia="MS Gothic" w:hAnsi="MS Gothic" w:cs="MS Gothic" w:hint="eastAsia"/>
        </w:rPr>
        <w:instrText>ﬁ</w:instrText>
      </w:r>
      <w:r w:rsidR="003F7791">
        <w:instrText>c light controller, we use the open source Green Light District (GLD) vehicle traf</w:instrText>
      </w:r>
      <w:r w:rsidR="003F7791">
        <w:rPr>
          <w:rFonts w:ascii="MS Gothic" w:eastAsia="MS Gothic" w:hAnsi="MS Gothic" w:cs="MS Gothic" w:hint="eastAsia"/>
        </w:rPr>
        <w:instrText>ﬁ</w:instrText>
      </w:r>
      <w:r w:rsidR="003F7791">
        <w:instrText xml:space="preserve">c simulator. We analyze and </w:instrText>
      </w:r>
      <w:r w:rsidR="003F7791">
        <w:rPr>
          <w:rFonts w:ascii="MS Gothic" w:eastAsia="MS Gothic" w:hAnsi="MS Gothic" w:cs="MS Gothic" w:hint="eastAsia"/>
        </w:rPr>
        <w:instrText>ﬁ</w:instrText>
      </w:r>
      <w:r w:rsidR="003F7791">
        <w:instrText>x some implementation problems in GLD that emerged when applying a more realistic continuous time acceleration model. We propose a new cooperation method between the neighboring traf</w:instrText>
      </w:r>
      <w:r w:rsidR="003F7791">
        <w:rPr>
          <w:rFonts w:ascii="MS Gothic" w:eastAsia="MS Gothic" w:hAnsi="MS Gothic" w:cs="MS Gothic" w:hint="eastAsia"/>
        </w:rPr>
        <w:instrText>ﬁ</w:instrText>
      </w:r>
      <w:r w:rsidR="003F7791">
        <w:instrText>c light agent controllers using speci</w:instrText>
      </w:r>
      <w:r w:rsidR="003F7791">
        <w:rPr>
          <w:rFonts w:ascii="MS Gothic" w:eastAsia="MS Gothic" w:hAnsi="MS Gothic" w:cs="MS Gothic" w:hint="eastAsia"/>
        </w:rPr>
        <w:instrText>ﬁ</w:instrText>
      </w:r>
      <w:r w:rsidR="003F7791">
        <w:instrText>c learning and exploration rates. Our enhanced traf</w:instrText>
      </w:r>
      <w:r w:rsidR="003F7791">
        <w:rPr>
          <w:rFonts w:ascii="MS Gothic" w:eastAsia="MS Gothic" w:hAnsi="MS Gothic" w:cs="MS Gothic" w:hint="eastAsia"/>
        </w:rPr>
        <w:instrText>ﬁ</w:instrText>
      </w:r>
      <w:r w:rsidR="003F7791">
        <w:instrText>c light controller minimizes the trip time in major arteries and increases safety in residential areas. In addition, our traf</w:instrText>
      </w:r>
      <w:r w:rsidR="003F7791">
        <w:rPr>
          <w:rFonts w:ascii="MS Gothic" w:eastAsia="MS Gothic" w:hAnsi="MS Gothic" w:cs="MS Gothic" w:hint="eastAsia"/>
        </w:rPr>
        <w:instrText>ﬁ</w:instrText>
      </w:r>
      <w:r w:rsidR="003F7791">
        <w:instrText>c light controller satis</w:instrText>
      </w:r>
      <w:r w:rsidR="003F7791">
        <w:rPr>
          <w:rFonts w:ascii="MS Gothic" w:eastAsia="MS Gothic" w:hAnsi="MS Gothic" w:cs="MS Gothic" w:hint="eastAsia"/>
        </w:rPr>
        <w:instrText>ﬁ</w:instrText>
      </w:r>
      <w:r w:rsidR="003F7791">
        <w:instrText>es green waves for platoons traveling in major arteries and considers as well the traf</w:instrText>
      </w:r>
      <w:r w:rsidR="003F7791">
        <w:rPr>
          <w:rFonts w:ascii="MS Gothic" w:eastAsia="MS Gothic" w:hAnsi="MS Gothic" w:cs="MS Gothic" w:hint="eastAsia"/>
        </w:rPr>
        <w:instrText>ﬁ</w:instrText>
      </w:r>
      <w:r w:rsidR="003F7791">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sidR="003F7791">
        <w:rPr>
          <w:rFonts w:ascii="MS Gothic" w:eastAsia="MS Gothic" w:hAnsi="MS Gothic" w:cs="MS Gothic" w:hint="eastAsia"/>
        </w:rPr>
        <w:instrText>ﬁ</w:instrText>
      </w:r>
      <w:r w:rsidR="003F7791">
        <w:instrText>c signal con</w:instrText>
      </w:r>
      <w:r w:rsidR="003F7791">
        <w:rPr>
          <w:rFonts w:ascii="MS Gothic" w:eastAsia="MS Gothic" w:hAnsi="MS Gothic" w:cs="MS Gothic" w:hint="eastAsia"/>
        </w:rPr>
        <w:instrText>ﬁ</w:instrText>
      </w:r>
      <w:r w:rsidR="003F7791">
        <w:instrText>guration at each junction that optimizes multiple performance indices, i.e., multi-objective traf</w:instrText>
      </w:r>
      <w:r w:rsidR="003F7791">
        <w:rPr>
          <w:rFonts w:ascii="MS Gothic" w:eastAsia="MS Gothic" w:hAnsi="MS Gothic" w:cs="MS Gothic" w:hint="eastAsia"/>
        </w:rPr>
        <w:instrText>ﬁ</w:instrText>
      </w:r>
      <w:r w:rsidR="003F7791">
        <w:instrText xml:space="preserve">c signal control. The multi-objective function includes minimizing trip waiting time, total trip time, and junction waiting time. Moreover, the multi-objective function includes maximizing </w:instrText>
      </w:r>
      <w:r w:rsidR="003F7791">
        <w:rPr>
          <w:rFonts w:ascii="MS Gothic" w:eastAsia="MS Gothic" w:hAnsi="MS Gothic" w:cs="MS Gothic" w:hint="eastAsia"/>
        </w:rPr>
        <w:instrText>ﬂ</w:instrText>
      </w:r>
      <w:r w:rsidR="003F7791">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sidR="003F7791">
        <w:rPr>
          <w:rFonts w:ascii="MS Gothic" w:eastAsia="MS Gothic" w:hAnsi="MS Gothic" w:cs="MS Gothic" w:hint="eastAsia"/>
        </w:rPr>
        <w:instrText>ﬁ</w:instrText>
      </w:r>
      <w:r w:rsidR="003F7791">
        <w:instrText>c signal control as a multi-agent system (MAS). Traf</w:instrText>
      </w:r>
      <w:r w:rsidR="003F7791">
        <w:rPr>
          <w:rFonts w:ascii="MS Gothic" w:eastAsia="MS Gothic" w:hAnsi="MS Gothic" w:cs="MS Gothic" w:hint="eastAsia"/>
        </w:rPr>
        <w:instrText>ﬁ</w:instrText>
      </w:r>
      <w:r w:rsidR="003F7791">
        <w:instrText>c signal controllers have a distributed nature in which each traf</w:instrText>
      </w:r>
      <w:r w:rsidR="003F7791">
        <w:rPr>
          <w:rFonts w:ascii="MS Gothic" w:eastAsia="MS Gothic" w:hAnsi="MS Gothic" w:cs="MS Gothic" w:hint="eastAsia"/>
        </w:rPr>
        <w:instrText>ﬁ</w:instrText>
      </w:r>
      <w:r w:rsidR="003F7791">
        <w:instrText>c signal agent acts individually and possibly cooperatively in a MAS. In addition, agents act autonomously according to the current traf</w:instrText>
      </w:r>
      <w:r w:rsidR="003F7791">
        <w:rPr>
          <w:rFonts w:ascii="MS Gothic" w:eastAsia="MS Gothic" w:hAnsi="MS Gothic" w:cs="MS Gothic" w:hint="eastAsia"/>
        </w:rPr>
        <w:instrText>ﬁ</w:instrText>
      </w:r>
      <w:r w:rsidR="003F7791">
        <w:instrText>c situation without any human intervention. Thus, we develop a multi-agent multi-objective reinforcement learning (RL) traf</w:instrText>
      </w:r>
      <w:r w:rsidR="003F7791">
        <w:rPr>
          <w:rFonts w:ascii="MS Gothic" w:eastAsia="MS Gothic" w:hAnsi="MS Gothic" w:cs="MS Gothic" w:hint="eastAsia"/>
        </w:rPr>
        <w:instrText>ﬁ</w:instrText>
      </w:r>
      <w:r w:rsidR="003F7791">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sidR="003F7791">
        <w:rPr>
          <w:rFonts w:ascii="MS Gothic" w:eastAsia="MS Gothic" w:hAnsi="MS Gothic" w:cs="MS Gothic" w:hint="eastAsia"/>
        </w:rPr>
        <w:instrText>ﬁ</w:instrText>
      </w:r>
      <w:r w:rsidR="003F7791">
        <w:instrText>c signal controller can make real-time adaptation in the sense that it responds effectively to the changing road dynamics. These road dynamics are simulated by the Green Light District (GLD) vehicle traf</w:instrText>
      </w:r>
      <w:r w:rsidR="003F7791">
        <w:rPr>
          <w:rFonts w:ascii="MS Gothic" w:eastAsia="MS Gothic" w:hAnsi="MS Gothic" w:cs="MS Gothic" w:hint="eastAsia"/>
        </w:rPr>
        <w:instrText>ﬁ</w:instrText>
      </w:r>
      <w:r w:rsidR="003F7791">
        <w:instrText>c simulator that is the testbed of our traf</w:instrText>
      </w:r>
      <w:r w:rsidR="003F7791">
        <w:rPr>
          <w:rFonts w:ascii="MS Gothic" w:eastAsia="MS Gothic" w:hAnsi="MS Gothic" w:cs="MS Gothic" w:hint="eastAsia"/>
        </w:rPr>
        <w:instrText>ﬁ</w:instrText>
      </w:r>
      <w:r w:rsidR="003F7791">
        <w:instrText>c signal control. We have implemented the Intelligent Driver Model (IDM) acceleration model in the GLD traf</w:instrText>
      </w:r>
      <w:r w:rsidR="003F7791">
        <w:rPr>
          <w:rFonts w:ascii="MS Gothic" w:eastAsia="MS Gothic" w:hAnsi="MS Gothic" w:cs="MS Gothic" w:hint="eastAsia"/>
        </w:rPr>
        <w:instrText>ﬁ</w:instrText>
      </w:r>
      <w:r w:rsidR="003F7791">
        <w:instrText>c simulator. The change in road conditions is modeled by varying the traf</w:instrText>
      </w:r>
      <w:r w:rsidR="003F7791">
        <w:rPr>
          <w:rFonts w:ascii="MS Gothic" w:eastAsia="MS Gothic" w:hAnsi="MS Gothic" w:cs="MS Gothic" w:hint="eastAsia"/>
        </w:rPr>
        <w:instrText>ﬁ</w:instrText>
      </w:r>
      <w:r w:rsidR="003F7791">
        <w:instrText>c demand probability distribution and adapting the IDM parameters to the adverse weather conditions. Under the congested and free traf</w:instrText>
      </w:r>
      <w:r w:rsidR="003F7791">
        <w:rPr>
          <w:rFonts w:ascii="MS Gothic" w:eastAsia="MS Gothic" w:hAnsi="MS Gothic" w:cs="MS Gothic" w:hint="eastAsia"/>
        </w:rPr>
        <w:instrText>ﬁ</w:instrText>
      </w:r>
      <w:r w:rsidR="003F7791">
        <w:instrText>c situations, the proposed multi-objective controller signi</w:instrText>
      </w:r>
      <w:r w:rsidR="003F7791">
        <w:rPr>
          <w:rFonts w:ascii="MS Gothic" w:eastAsia="MS Gothic" w:hAnsi="MS Gothic" w:cs="MS Gothic" w:hint="eastAsia"/>
        </w:rPr>
        <w:instrText>ﬁ</w:instrText>
      </w:r>
      <w:r w:rsidR="003F7791">
        <w:instrText>cantly outperforms the underlying single objective controller which only minimizes the trip waiting time (i.e., the total waiting time in the whole vehicle trip rather than at a speci</w:instrText>
      </w:r>
      <w:r w:rsidR="003F7791">
        <w:rPr>
          <w:rFonts w:ascii="MS Gothic" w:eastAsia="MS Gothic" w:hAnsi="MS Gothic" w:cs="MS Gothic" w:hint="eastAsia"/>
        </w:rPr>
        <w:instrText>ﬁ</w:instrText>
      </w:r>
      <w:r w:rsidR="003F7791">
        <w:instrText xml:space="preserve">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schema":"https://github.com/citation-style-language/schema/raw/master/csl-citation.json"} </w:instrText>
      </w:r>
      <w:r w:rsidR="003F7791">
        <w:fldChar w:fldCharType="separate"/>
      </w:r>
      <w:r w:rsidR="003F7791" w:rsidRPr="003F7791">
        <w:rPr>
          <w:rFonts w:ascii="等线" w:eastAsia="等线" w:hAnsi="等线"/>
        </w:rPr>
        <w:t>(Khamis and Gomaa, 2012, 2014)</w:t>
      </w:r>
      <w:r w:rsidR="003F7791">
        <w:fldChar w:fldCharType="end"/>
      </w:r>
      <w:r w:rsidR="003F7791">
        <w:t xml:space="preserve"> </w:t>
      </w:r>
      <w:r w:rsidR="00103DD1">
        <w:t>applied multi-objective RL to traffic light control within a multi-agent framework. The research offers an insightful perspective on minimizing trip time and enhancing environmental impacts, showcasing the potential benefits of RL in addressing multiple objectives in traffic light control. Despite these advancements, the studies indicate the need for more in-depth exploration into multi-objective RL for traffic signal control, particularly with respect to adaptability in changing road dynamics and varying traffic demand.</w:t>
      </w:r>
    </w:p>
    <w:p w14:paraId="5BE97079" w14:textId="5DD6CE0C" w:rsidR="00103DD1" w:rsidRDefault="00103DD1" w:rsidP="00103DD1">
      <w:r>
        <w:t>In conclusion, existing literature demonstrates the potential of RL and ABM for adaptive traffic light control while indicating areas for further exploration, including the interpretation of RL policies, agent coordination in complex networks, and adaptability in multi-objective scenarios. Further research in these areas would contribute to the development of more efficient and effective traffic management systems.</w:t>
      </w:r>
      <w:r w:rsidR="003F7791">
        <w:t xml:space="preserve"> </w:t>
      </w:r>
    </w:p>
    <w:p w14:paraId="3C2A1C15" w14:textId="77777777" w:rsidR="00F051DB" w:rsidRDefault="00F051DB" w:rsidP="009D4D9F"/>
    <w:p w14:paraId="2A80D86A" w14:textId="77777777" w:rsidR="00103DD1" w:rsidRDefault="00103DD1" w:rsidP="009D4D9F"/>
    <w:p w14:paraId="1077D994" w14:textId="1FE4B3A4" w:rsidR="00F875A3" w:rsidRDefault="00F875A3" w:rsidP="009D4D9F">
      <w:pPr>
        <w:pStyle w:val="Heading2"/>
      </w:pPr>
      <w:r>
        <w:t xml:space="preserve"> 5. Conclusion and Future Works:</w:t>
      </w:r>
    </w:p>
    <w:p w14:paraId="60E2A9E0" w14:textId="77777777" w:rsidR="00F875A3" w:rsidRDefault="00F875A3" w:rsidP="00F875A3"/>
    <w:p w14:paraId="6892096D" w14:textId="729BEF88" w:rsidR="0022790E" w:rsidRDefault="00F875A3" w:rsidP="00F875A3">
      <w:r>
        <w:lastRenderedPageBreak/>
        <w:t>(Conclude the review and discuss potential future directions in the application of reinforcement learning to traffic signal control.)</w:t>
      </w:r>
    </w:p>
    <w:p w14:paraId="6C36D944" w14:textId="77777777" w:rsidR="002E40A4" w:rsidRDefault="002E40A4" w:rsidP="00F875A3"/>
    <w:p w14:paraId="0344ADFB" w14:textId="48348AAE" w:rsidR="002E4DB3" w:rsidRDefault="0033165B" w:rsidP="0033165B">
      <w:pPr>
        <w:pStyle w:val="Heading2"/>
      </w:pPr>
      <w:r>
        <w:rPr>
          <w:rFonts w:hint="eastAsia"/>
        </w:rPr>
        <w:t>Reference</w:t>
      </w:r>
    </w:p>
    <w:p w14:paraId="20EF563A" w14:textId="77777777" w:rsidR="0033165B" w:rsidRPr="0033165B" w:rsidRDefault="0033165B" w:rsidP="0033165B">
      <w:pPr>
        <w:pStyle w:val="Bibliography"/>
        <w:rPr>
          <w:rFonts w:ascii="等线" w:eastAsia="等线" w:hAnsi="等线"/>
        </w:rPr>
      </w:pPr>
      <w:r>
        <w:fldChar w:fldCharType="begin"/>
      </w:r>
      <w:r>
        <w:instrText xml:space="preserve"> ADDIN ZOTERO_BIBL {"uncited":[],"omitted":[],"custom":[]} CSL_BIBLIOGRAPHY </w:instrText>
      </w:r>
      <w:r>
        <w:fldChar w:fldCharType="separate"/>
      </w:r>
      <w:r w:rsidRPr="0033165B">
        <w:rPr>
          <w:rFonts w:ascii="等线" w:eastAsia="等线" w:hAnsi="等线"/>
        </w:rPr>
        <w:t xml:space="preserve">Cools, S.-B., Gershenson, C. and D’Hooghe, B. (2008). ‘Self-Organizing Traffic Lights: A Realistic Simulation’. in Prokopenko, M. (ed.) </w:t>
      </w:r>
      <w:r w:rsidRPr="0033165B">
        <w:rPr>
          <w:rFonts w:ascii="等线" w:eastAsia="等线" w:hAnsi="等线"/>
          <w:i/>
          <w:iCs/>
        </w:rPr>
        <w:t>Advances in Applied Self-organizing Systems</w:t>
      </w:r>
      <w:r w:rsidRPr="0033165B">
        <w:rPr>
          <w:rFonts w:ascii="等线" w:eastAsia="等线" w:hAnsi="等线"/>
        </w:rPr>
        <w:t>. London: Springer London (Advanced Information and Knowledge Processing), pp. 41–50. doi: 10.1007/978-1-84628-982-8_3.</w:t>
      </w:r>
    </w:p>
    <w:p w14:paraId="18CBBC79"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Dia, H. (2002). ‘An agent-based approach to modelling driver route choice behaviour under the influence of real-time information’. </w:t>
      </w:r>
      <w:r w:rsidRPr="0033165B">
        <w:rPr>
          <w:rFonts w:ascii="等线" w:eastAsia="等线" w:hAnsi="等线"/>
          <w:i/>
          <w:iCs/>
        </w:rPr>
        <w:t>Transportation Research Part C: Emerging Technologies</w:t>
      </w:r>
      <w:r w:rsidRPr="0033165B">
        <w:rPr>
          <w:rFonts w:ascii="等线" w:eastAsia="等线" w:hAnsi="等线"/>
        </w:rPr>
        <w:t>, 10 (5–6), pp. 331–349. doi: 10.1016/S0968-090X(02)00025-6.</w:t>
      </w:r>
    </w:p>
    <w:p w14:paraId="5B0A39C8"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GOVERNMENT CAN DO MORE TO TACKLE CONGESTION ON UK ROADS, SAY MPS’. (2011). </w:t>
      </w:r>
      <w:r w:rsidRPr="0033165B">
        <w:rPr>
          <w:rFonts w:ascii="等线" w:eastAsia="等线" w:hAnsi="等线"/>
          <w:i/>
          <w:iCs/>
        </w:rPr>
        <w:t>States News Service</w:t>
      </w:r>
      <w:r w:rsidRPr="0033165B">
        <w:rPr>
          <w:rFonts w:ascii="等线" w:eastAsia="等线" w:hAnsi="等线"/>
        </w:rPr>
        <w:t>. States News Service.</w:t>
      </w:r>
    </w:p>
    <w:p w14:paraId="3257A6F7"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hamis, M. A. and Gomaa, W. (2012). ‘Enhanced multiagent multi-objective reinforcement learning for urban traffic light control’. in </w:t>
      </w:r>
      <w:r w:rsidRPr="0033165B">
        <w:rPr>
          <w:rFonts w:ascii="等线" w:eastAsia="等线" w:hAnsi="等线"/>
          <w:i/>
          <w:iCs/>
        </w:rPr>
        <w:t>2012 11th International Conference on Machine Learning and Applications</w:t>
      </w:r>
      <w:r w:rsidRPr="0033165B">
        <w:rPr>
          <w:rFonts w:ascii="等线" w:eastAsia="等线" w:hAnsi="等线"/>
        </w:rPr>
        <w:t xml:space="preserve">. </w:t>
      </w:r>
      <w:r w:rsidRPr="0033165B">
        <w:rPr>
          <w:rFonts w:ascii="等线" w:eastAsia="等线" w:hAnsi="等线"/>
          <w:i/>
          <w:iCs/>
        </w:rPr>
        <w:t>2012 Eleventh International Conference on Machine Learning and Applications (ICMLA)</w:t>
      </w:r>
      <w:r w:rsidRPr="0033165B">
        <w:rPr>
          <w:rFonts w:ascii="等线" w:eastAsia="等线" w:hAnsi="等线"/>
        </w:rPr>
        <w:t>, Boca Raton, FL: IEEE, pp. 586–591. doi: 10.1109/ICMLA.2012.108.</w:t>
      </w:r>
    </w:p>
    <w:p w14:paraId="67AD2E7D"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hamis, M. A. and Gomaa, W. (2014). ‘Adaptive multi-objective reinforcement learning with hybrid exploration for traffic signal control based on cooperative multi-agent framework’. </w:t>
      </w:r>
      <w:r w:rsidRPr="0033165B">
        <w:rPr>
          <w:rFonts w:ascii="等线" w:eastAsia="等线" w:hAnsi="等线"/>
          <w:i/>
          <w:iCs/>
        </w:rPr>
        <w:t>Engineering Applications of Artificial Intelligence</w:t>
      </w:r>
      <w:r w:rsidRPr="0033165B">
        <w:rPr>
          <w:rFonts w:ascii="等线" w:eastAsia="等线" w:hAnsi="等线"/>
        </w:rPr>
        <w:t>, 29, pp. 134–151. doi: 10.1016/j.engappai.2014.01.007.</w:t>
      </w:r>
    </w:p>
    <w:p w14:paraId="79DD6CAA"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ühnel, N., Thunig, T. and Nagel, K. (2018). ‘Implementing an adaptive traffic signal control algorithm in an agent-based transport simulation’. </w:t>
      </w:r>
      <w:r w:rsidRPr="0033165B">
        <w:rPr>
          <w:rFonts w:ascii="等线" w:eastAsia="等线" w:hAnsi="等线"/>
          <w:i/>
          <w:iCs/>
        </w:rPr>
        <w:t>Procedia Computer Science</w:t>
      </w:r>
      <w:r w:rsidRPr="0033165B">
        <w:rPr>
          <w:rFonts w:ascii="等线" w:eastAsia="等线" w:hAnsi="等线"/>
        </w:rPr>
        <w:t>, 130, pp. 894–899. doi: 10.1016/j.procs.2018.04.086.</w:t>
      </w:r>
    </w:p>
    <w:p w14:paraId="3E9EAE3E"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Maadi, S., Stein, S., Hong, J. and Murray-Smith, R. (2022). ‘Real-Time Adaptive Traffic Signal Control in a Connected and Automated Vehicle Environment: Optimisation of Signal Planning with Reinforcement Learning under Vehicle Speed Guidance’. </w:t>
      </w:r>
      <w:r w:rsidRPr="0033165B">
        <w:rPr>
          <w:rFonts w:ascii="等线" w:eastAsia="等线" w:hAnsi="等线"/>
          <w:i/>
          <w:iCs/>
        </w:rPr>
        <w:t>Sensors</w:t>
      </w:r>
      <w:r w:rsidRPr="0033165B">
        <w:rPr>
          <w:rFonts w:ascii="等线" w:eastAsia="等线" w:hAnsi="等线"/>
        </w:rPr>
        <w:t>, 22 (19), p. 7501. doi: 10.3390/s22197501.</w:t>
      </w:r>
    </w:p>
    <w:p w14:paraId="688F5D5C"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hen, Z., Wang, K. and Zhu, F. (2011). ‘Agent-based traffic simulation and traffic signal timing optimization with GPU’. in </w:t>
      </w:r>
      <w:r w:rsidRPr="0033165B">
        <w:rPr>
          <w:rFonts w:ascii="等线" w:eastAsia="等线" w:hAnsi="等线"/>
          <w:i/>
          <w:iCs/>
        </w:rPr>
        <w:t>2011 14th International IEEE Conference on Intelligent Transportation Systems (ITSC)</w:t>
      </w:r>
      <w:r w:rsidRPr="0033165B">
        <w:rPr>
          <w:rFonts w:ascii="等线" w:eastAsia="等线" w:hAnsi="等线"/>
        </w:rPr>
        <w:t xml:space="preserve">. </w:t>
      </w:r>
      <w:r w:rsidRPr="0033165B">
        <w:rPr>
          <w:rFonts w:ascii="等线" w:eastAsia="等线" w:hAnsi="等线"/>
          <w:i/>
          <w:iCs/>
        </w:rPr>
        <w:t>2011 14th International IEEE Conference on Intelligent Transportation Systems - (ITSC 2011)</w:t>
      </w:r>
      <w:r w:rsidRPr="0033165B">
        <w:rPr>
          <w:rFonts w:ascii="等线" w:eastAsia="等线" w:hAnsi="等线"/>
        </w:rPr>
        <w:t>, Washington, DC, USA: IEEE, pp. 145–150. doi: 10.1109/ITSC.2011.6083080.</w:t>
      </w:r>
    </w:p>
    <w:p w14:paraId="5EFD6E48"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unkari, S. (2004). ‘The benefits of retiming traffic signals’. </w:t>
      </w:r>
      <w:r w:rsidRPr="0033165B">
        <w:rPr>
          <w:rFonts w:ascii="等线" w:eastAsia="等线" w:hAnsi="等线"/>
          <w:i/>
          <w:iCs/>
        </w:rPr>
        <w:t>Institute of Transportation Engineers. ITE Journal, 2004, 74(4): 26.</w:t>
      </w:r>
    </w:p>
    <w:p w14:paraId="3B7CB485"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utton, R. S. and Barto, A. G. (2018). </w:t>
      </w:r>
      <w:r w:rsidRPr="0033165B">
        <w:rPr>
          <w:rFonts w:ascii="等线" w:eastAsia="等线" w:hAnsi="等线"/>
          <w:i/>
          <w:iCs/>
        </w:rPr>
        <w:t>Reinforcement learning: an introduction</w:t>
      </w:r>
      <w:r w:rsidRPr="0033165B">
        <w:rPr>
          <w:rFonts w:ascii="等线" w:eastAsia="等线" w:hAnsi="等线"/>
        </w:rPr>
        <w:t xml:space="preserve">. Second edition. Cambridge, Massachusetts: The MIT Press (Adaptive computation and machine </w:t>
      </w:r>
      <w:r w:rsidRPr="0033165B">
        <w:rPr>
          <w:rFonts w:ascii="等线" w:eastAsia="等线" w:hAnsi="等线"/>
        </w:rPr>
        <w:lastRenderedPageBreak/>
        <w:t>learning series).</w:t>
      </w:r>
    </w:p>
    <w:p w14:paraId="3A262F87"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Thunig, T., Kühnel, N. and Nagel, K. (2019). ‘Adaptive traffic signal control for real-world scenarios in agent-based transport simulations’. </w:t>
      </w:r>
      <w:r w:rsidRPr="0033165B">
        <w:rPr>
          <w:rFonts w:ascii="等线" w:eastAsia="等线" w:hAnsi="等线"/>
          <w:i/>
          <w:iCs/>
        </w:rPr>
        <w:t>Transportation Research Procedia</w:t>
      </w:r>
      <w:r w:rsidRPr="0033165B">
        <w:rPr>
          <w:rFonts w:ascii="等线" w:eastAsia="等线" w:hAnsi="等线"/>
        </w:rPr>
        <w:t>, 37, pp. 481–488. doi: 10.1016/j.trpro.2018.12.215.</w:t>
      </w:r>
    </w:p>
    <w:p w14:paraId="65FA2662"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Treiber, M. and Kesting, A. (2013). </w:t>
      </w:r>
      <w:r w:rsidRPr="0033165B">
        <w:rPr>
          <w:rFonts w:ascii="等线" w:eastAsia="等线" w:hAnsi="等线"/>
          <w:i/>
          <w:iCs/>
        </w:rPr>
        <w:t>Traffic Flow Dynamics: Data, Models and Simulation</w:t>
      </w:r>
      <w:r w:rsidRPr="0033165B">
        <w:rPr>
          <w:rFonts w:ascii="等线" w:eastAsia="等线" w:hAnsi="等线"/>
        </w:rPr>
        <w:t>. Berlin, Heidelberg: Springer Berlin Heidelberg. doi: 10.1007/978-3-642-32460-4.</w:t>
      </w:r>
    </w:p>
    <w:p w14:paraId="489F5D5C"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Viridi, S., Dwitasari, M., Takaendengan, M., Sari, K. and Pasaribu, U. (2019). ‘Traffic flow simulation using agent-based model: A case of single lane with multiple traffic lights and input-output node’. </w:t>
      </w:r>
      <w:r w:rsidRPr="0033165B">
        <w:rPr>
          <w:rFonts w:ascii="等线" w:eastAsia="等线" w:hAnsi="等线"/>
          <w:i/>
          <w:iCs/>
        </w:rPr>
        <w:t>Journal of Physics: Conference Series</w:t>
      </w:r>
      <w:r w:rsidRPr="0033165B">
        <w:rPr>
          <w:rFonts w:ascii="等线" w:eastAsia="等线" w:hAnsi="等线"/>
        </w:rPr>
        <w:t>, 1245 (1), p. 012011. doi: 10.1088/1742-6596/1245/1/012011.</w:t>
      </w:r>
    </w:p>
    <w:p w14:paraId="24CD7182"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Wang, T., Cao, J. and Hussain, A. (2021). ‘Adaptive Traffic Signal Control for large-scale scenario with Cooperative Group-based Multi-agent reinforcement learning’. </w:t>
      </w:r>
      <w:r w:rsidRPr="0033165B">
        <w:rPr>
          <w:rFonts w:ascii="等线" w:eastAsia="等线" w:hAnsi="等线"/>
          <w:i/>
          <w:iCs/>
        </w:rPr>
        <w:t>Transportation Research Part C: Emerging Technologies</w:t>
      </w:r>
      <w:r w:rsidRPr="0033165B">
        <w:rPr>
          <w:rFonts w:ascii="等线" w:eastAsia="等线" w:hAnsi="等线"/>
        </w:rPr>
        <w:t>, 125, p. 103046. doi: 10.1016/j.trc.2021.103046.</w:t>
      </w:r>
    </w:p>
    <w:p w14:paraId="78884EF5"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Wei, H., Zheng, G., Yao, H. and Li, Z. (2018). ‘IntelliLight: A Reinforcement Learning Approach for Intelligent Traffic Light Control’. in </w:t>
      </w:r>
      <w:r w:rsidRPr="0033165B">
        <w:rPr>
          <w:rFonts w:ascii="等线" w:eastAsia="等线" w:hAnsi="等线"/>
          <w:i/>
          <w:iCs/>
        </w:rPr>
        <w:t>Proceedings of the 24th ACM SIGKDD International Conference on Knowledge Discovery &amp; Data Mining</w:t>
      </w:r>
      <w:r w:rsidRPr="0033165B">
        <w:rPr>
          <w:rFonts w:ascii="等线" w:eastAsia="等线" w:hAnsi="等线"/>
        </w:rPr>
        <w:t xml:space="preserve">. </w:t>
      </w:r>
      <w:r w:rsidRPr="0033165B">
        <w:rPr>
          <w:rFonts w:ascii="等线" w:eastAsia="等线" w:hAnsi="等线"/>
          <w:i/>
          <w:iCs/>
        </w:rPr>
        <w:t>KDD ’18: The 24th ACM SIGKDD International Conference on Knowledge Discovery and Data Mining</w:t>
      </w:r>
      <w:r w:rsidRPr="0033165B">
        <w:rPr>
          <w:rFonts w:ascii="等线" w:eastAsia="等线" w:hAnsi="等线"/>
        </w:rPr>
        <w:t>, London United Kingdom: ACM, pp. 2496–2505. doi: 10.1145/3219819.3220096.</w:t>
      </w:r>
    </w:p>
    <w:p w14:paraId="2049F8D4"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Zhang, H., Liu, X., Ji, H., Hou, Z. and Fan, L. (2019). ‘Multi-Agent-Based Data-Driven Distributed Adaptive Cooperative Control in Urban Traffic Signal Timing’. </w:t>
      </w:r>
      <w:r w:rsidRPr="0033165B">
        <w:rPr>
          <w:rFonts w:ascii="等线" w:eastAsia="等线" w:hAnsi="等线"/>
          <w:i/>
          <w:iCs/>
        </w:rPr>
        <w:t>Energies</w:t>
      </w:r>
      <w:r w:rsidRPr="0033165B">
        <w:rPr>
          <w:rFonts w:ascii="等线" w:eastAsia="等线" w:hAnsi="等线"/>
        </w:rPr>
        <w:t>, 12 (7), p. 1402. doi: 10.3390/en12071402.</w:t>
      </w:r>
    </w:p>
    <w:p w14:paraId="48ECCCDB" w14:textId="1DD11860" w:rsidR="002E4DB3" w:rsidRDefault="0033165B" w:rsidP="00F875A3">
      <w:r>
        <w:fldChar w:fldCharType="end"/>
      </w:r>
    </w:p>
    <w:sectPr w:rsidR="002E4DB3" w:rsidSect="004C4EF8">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E9C54" w14:textId="77777777" w:rsidR="009E4350" w:rsidRDefault="009E4350" w:rsidP="00B64F81">
      <w:pPr>
        <w:spacing w:after="0" w:line="240" w:lineRule="auto"/>
      </w:pPr>
      <w:r>
        <w:separator/>
      </w:r>
    </w:p>
  </w:endnote>
  <w:endnote w:type="continuationSeparator" w:id="0">
    <w:p w14:paraId="08AFDE13" w14:textId="77777777" w:rsidR="009E4350" w:rsidRDefault="009E4350" w:rsidP="00B64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0AE63" w14:textId="77777777" w:rsidR="009E4350" w:rsidRDefault="009E4350" w:rsidP="00B64F81">
      <w:pPr>
        <w:spacing w:after="0" w:line="240" w:lineRule="auto"/>
      </w:pPr>
      <w:r>
        <w:separator/>
      </w:r>
    </w:p>
  </w:footnote>
  <w:footnote w:type="continuationSeparator" w:id="0">
    <w:p w14:paraId="4750D0C9" w14:textId="77777777" w:rsidR="009E4350" w:rsidRDefault="009E4350" w:rsidP="00B64F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80D02"/>
    <w:rsid w:val="00090EF9"/>
    <w:rsid w:val="000B1B12"/>
    <w:rsid w:val="000C0C65"/>
    <w:rsid w:val="000C6A5E"/>
    <w:rsid w:val="000D60FE"/>
    <w:rsid w:val="000F22BB"/>
    <w:rsid w:val="00101190"/>
    <w:rsid w:val="00103DD1"/>
    <w:rsid w:val="00121819"/>
    <w:rsid w:val="001D2E1F"/>
    <w:rsid w:val="001D2FEE"/>
    <w:rsid w:val="001F18C0"/>
    <w:rsid w:val="00217E60"/>
    <w:rsid w:val="002247DF"/>
    <w:rsid w:val="0022790E"/>
    <w:rsid w:val="002615F7"/>
    <w:rsid w:val="00270488"/>
    <w:rsid w:val="002716AD"/>
    <w:rsid w:val="00277A3B"/>
    <w:rsid w:val="00293819"/>
    <w:rsid w:val="002B48EE"/>
    <w:rsid w:val="002E40A4"/>
    <w:rsid w:val="002E4DB3"/>
    <w:rsid w:val="002E6786"/>
    <w:rsid w:val="00311F62"/>
    <w:rsid w:val="003275B7"/>
    <w:rsid w:val="0033165B"/>
    <w:rsid w:val="00331F93"/>
    <w:rsid w:val="00356C23"/>
    <w:rsid w:val="0039241C"/>
    <w:rsid w:val="003B0028"/>
    <w:rsid w:val="003B7564"/>
    <w:rsid w:val="003C308F"/>
    <w:rsid w:val="003F3D67"/>
    <w:rsid w:val="003F7791"/>
    <w:rsid w:val="004129C4"/>
    <w:rsid w:val="00433F79"/>
    <w:rsid w:val="004375F0"/>
    <w:rsid w:val="00470696"/>
    <w:rsid w:val="00485450"/>
    <w:rsid w:val="004A5E35"/>
    <w:rsid w:val="004B060C"/>
    <w:rsid w:val="004B1587"/>
    <w:rsid w:val="004B5E50"/>
    <w:rsid w:val="004C00C5"/>
    <w:rsid w:val="004C4EF8"/>
    <w:rsid w:val="004F6CBB"/>
    <w:rsid w:val="00536122"/>
    <w:rsid w:val="00557856"/>
    <w:rsid w:val="00591F78"/>
    <w:rsid w:val="005A7F7C"/>
    <w:rsid w:val="005D07D9"/>
    <w:rsid w:val="005F0A9B"/>
    <w:rsid w:val="006064A2"/>
    <w:rsid w:val="0061789D"/>
    <w:rsid w:val="00635601"/>
    <w:rsid w:val="00644588"/>
    <w:rsid w:val="00670B46"/>
    <w:rsid w:val="006A1932"/>
    <w:rsid w:val="006A5C7D"/>
    <w:rsid w:val="006B4620"/>
    <w:rsid w:val="006F2BA1"/>
    <w:rsid w:val="00753033"/>
    <w:rsid w:val="00773B3A"/>
    <w:rsid w:val="007A0766"/>
    <w:rsid w:val="007D7A47"/>
    <w:rsid w:val="007E1DC4"/>
    <w:rsid w:val="007F6DE7"/>
    <w:rsid w:val="0080564E"/>
    <w:rsid w:val="008121EB"/>
    <w:rsid w:val="008332E4"/>
    <w:rsid w:val="00837C81"/>
    <w:rsid w:val="00883993"/>
    <w:rsid w:val="008A1A5F"/>
    <w:rsid w:val="008A6F15"/>
    <w:rsid w:val="008D4EBC"/>
    <w:rsid w:val="009054CE"/>
    <w:rsid w:val="009279AD"/>
    <w:rsid w:val="00950E1A"/>
    <w:rsid w:val="00991BFA"/>
    <w:rsid w:val="009A4FA1"/>
    <w:rsid w:val="009B4E4E"/>
    <w:rsid w:val="009D4D9F"/>
    <w:rsid w:val="009E3171"/>
    <w:rsid w:val="009E4350"/>
    <w:rsid w:val="009F6D4D"/>
    <w:rsid w:val="00A63936"/>
    <w:rsid w:val="00A643CC"/>
    <w:rsid w:val="00AC7CC5"/>
    <w:rsid w:val="00B1785D"/>
    <w:rsid w:val="00B27FC5"/>
    <w:rsid w:val="00B352AE"/>
    <w:rsid w:val="00B618EC"/>
    <w:rsid w:val="00B64F81"/>
    <w:rsid w:val="00B87233"/>
    <w:rsid w:val="00BA615E"/>
    <w:rsid w:val="00BC105A"/>
    <w:rsid w:val="00BE13F9"/>
    <w:rsid w:val="00C30966"/>
    <w:rsid w:val="00C32142"/>
    <w:rsid w:val="00C37BD5"/>
    <w:rsid w:val="00C42091"/>
    <w:rsid w:val="00C62C68"/>
    <w:rsid w:val="00C700D4"/>
    <w:rsid w:val="00CB2028"/>
    <w:rsid w:val="00CD398D"/>
    <w:rsid w:val="00D42F9C"/>
    <w:rsid w:val="00D7380D"/>
    <w:rsid w:val="00D75C3F"/>
    <w:rsid w:val="00D763E3"/>
    <w:rsid w:val="00D8506E"/>
    <w:rsid w:val="00DA11C1"/>
    <w:rsid w:val="00DA2D1F"/>
    <w:rsid w:val="00DA6A6A"/>
    <w:rsid w:val="00DB01B9"/>
    <w:rsid w:val="00E20662"/>
    <w:rsid w:val="00E4479C"/>
    <w:rsid w:val="00E47A20"/>
    <w:rsid w:val="00E56C59"/>
    <w:rsid w:val="00EB663E"/>
    <w:rsid w:val="00EF326A"/>
    <w:rsid w:val="00F051DB"/>
    <w:rsid w:val="00F11512"/>
    <w:rsid w:val="00F3186E"/>
    <w:rsid w:val="00F44CEF"/>
    <w:rsid w:val="00F678AE"/>
    <w:rsid w:val="00F74482"/>
    <w:rsid w:val="00F875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 w:type="paragraph" w:styleId="Header">
    <w:name w:val="header"/>
    <w:basedOn w:val="Normal"/>
    <w:link w:val="HeaderChar"/>
    <w:uiPriority w:val="99"/>
    <w:unhideWhenUsed/>
    <w:rsid w:val="00B64F81"/>
    <w:pPr>
      <w:tabs>
        <w:tab w:val="center" w:pos="4320"/>
        <w:tab w:val="right" w:pos="8640"/>
      </w:tabs>
      <w:spacing w:after="0" w:line="240" w:lineRule="auto"/>
    </w:pPr>
  </w:style>
  <w:style w:type="character" w:customStyle="1" w:styleId="HeaderChar">
    <w:name w:val="Header Char"/>
    <w:basedOn w:val="DefaultParagraphFont"/>
    <w:link w:val="Header"/>
    <w:uiPriority w:val="99"/>
    <w:rsid w:val="00B64F81"/>
  </w:style>
  <w:style w:type="paragraph" w:styleId="Footer">
    <w:name w:val="footer"/>
    <w:basedOn w:val="Normal"/>
    <w:link w:val="FooterChar"/>
    <w:uiPriority w:val="99"/>
    <w:unhideWhenUsed/>
    <w:rsid w:val="00B64F8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64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7</TotalTime>
  <Pages>6</Pages>
  <Words>9512</Words>
  <Characters>54219</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127</cp:revision>
  <dcterms:created xsi:type="dcterms:W3CDTF">2023-06-06T09:19:00Z</dcterms:created>
  <dcterms:modified xsi:type="dcterms:W3CDTF">2023-06-07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aR9I7ba"/&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